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515A3D6C" w:rsidR="00742E4A" w:rsidRPr="00443C8E" w:rsidRDefault="002358D0" w:rsidP="00194839">
      <w:pPr>
        <w:pStyle w:val="Titulodeartculo"/>
        <w:rPr>
          <w:bCs/>
          <w:lang w:val="en-US"/>
        </w:rPr>
      </w:pPr>
      <w:r w:rsidRPr="00333677">
        <w:rPr>
          <w:lang w:val="en-US" w:eastAsia="en-US"/>
        </w:rPr>
        <w:drawing>
          <wp:anchor distT="0" distB="0" distL="114300" distR="114300" simplePos="0" relativeHeight="251664384" behindDoc="0" locked="0" layoutInCell="1" allowOverlap="1" wp14:anchorId="4437BD97" wp14:editId="5E217698">
            <wp:simplePos x="0" y="0"/>
            <wp:positionH relativeFrom="column">
              <wp:posOffset>3073400</wp:posOffset>
            </wp:positionH>
            <wp:positionV relativeFrom="paragraph">
              <wp:posOffset>59626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Pr="002358D0">
        <w:rPr>
          <w:lang w:val="en-US"/>
        </w:rPr>
        <w:t xml:space="preserve"> </w:t>
      </w:r>
      <w:r w:rsidRPr="002358D0">
        <w:rPr>
          <w:lang w:val="en-US" w:eastAsia="en-US"/>
        </w:rPr>
        <w:t>Effects of Sociocultural and Academic Factors on the Mental Health of College Students: A Systematic Review</w:t>
      </w:r>
    </w:p>
    <w:p w14:paraId="728DDC7F" w14:textId="77777777" w:rsidR="00061710" w:rsidRPr="00B420CF" w:rsidRDefault="00061710" w:rsidP="00CC7D22">
      <w:pPr>
        <w:pStyle w:val="Body"/>
        <w:jc w:val="both"/>
        <w:rPr>
          <w:b/>
          <w:bCs/>
          <w:color w:val="222222"/>
          <w:sz w:val="26"/>
          <w:szCs w:val="26"/>
          <w:u w:color="222222"/>
          <w:lang w:val="en-US"/>
        </w:rPr>
      </w:pPr>
      <w:bookmarkStart w:id="0" w:name="_Hlk90835901"/>
    </w:p>
    <w:p w14:paraId="110A42C5" w14:textId="5F5B8B2A" w:rsidR="00CC7D22" w:rsidRPr="00624C5A" w:rsidRDefault="00426E42" w:rsidP="00CC7D22">
      <w:pPr>
        <w:pStyle w:val="Body"/>
        <w:jc w:val="both"/>
        <w:rPr>
          <w:b/>
          <w:bCs/>
          <w:color w:val="222222"/>
          <w:sz w:val="26"/>
          <w:szCs w:val="26"/>
          <w:u w:color="222222"/>
          <w:lang w:val="pt-BR"/>
        </w:rPr>
      </w:pPr>
      <w:r w:rsidRPr="00426E42">
        <w:rPr>
          <w:b/>
          <w:bCs/>
          <w:color w:val="222222"/>
          <w:sz w:val="26"/>
          <w:szCs w:val="26"/>
          <w:u w:color="222222"/>
          <w:lang w:val="pt-BR"/>
        </w:rPr>
        <w:t xml:space="preserve">Elainy </w:t>
      </w:r>
      <w:r w:rsidR="008C0BC7">
        <w:rPr>
          <w:b/>
          <w:bCs/>
          <w:color w:val="222222"/>
          <w:sz w:val="26"/>
          <w:szCs w:val="26"/>
          <w:u w:color="222222"/>
          <w:lang w:val="pt-BR"/>
        </w:rPr>
        <w:t xml:space="preserve">Camilo </w:t>
      </w:r>
      <w:r w:rsidRPr="00426E42">
        <w:rPr>
          <w:b/>
          <w:bCs/>
          <w:color w:val="222222"/>
          <w:sz w:val="26"/>
          <w:szCs w:val="26"/>
          <w:u w:color="222222"/>
          <w:lang w:val="pt-BR"/>
        </w:rPr>
        <w:t>Loiola</w:t>
      </w:r>
      <w:r w:rsidR="00400DF7" w:rsidRPr="00400DF7">
        <w:rPr>
          <w:b/>
          <w:bCs/>
          <w:color w:val="222222"/>
          <w:sz w:val="26"/>
          <w:szCs w:val="26"/>
          <w:u w:color="222222"/>
          <w:lang w:val="pt-BR"/>
        </w:rPr>
        <w:t xml:space="preserve"> </w:t>
      </w:r>
      <w:r w:rsidR="00624C5A" w:rsidRPr="001F7BA0">
        <w:rPr>
          <w:b/>
          <w:bCs/>
          <w:color w:val="222222"/>
          <w:u w:color="222222"/>
          <w:vertAlign w:val="superscript"/>
          <w:lang w:val="en-GB"/>
        </w:rPr>
        <w:footnoteReference w:id="1"/>
      </w:r>
      <w:r w:rsidR="00624C5A" w:rsidRPr="00624C5A">
        <w:rPr>
          <w:b/>
          <w:bCs/>
          <w:color w:val="4472C4" w:themeColor="accent1"/>
          <w:u w:color="222222"/>
          <w:vertAlign w:val="superscript"/>
          <w:lang w:val="pt-BR"/>
        </w:rPr>
        <w:t>a</w:t>
      </w:r>
      <w:r w:rsidR="0039161E" w:rsidRPr="00886B3C">
        <w:rPr>
          <w:b/>
          <w:bCs/>
          <w:noProof/>
          <w:color w:val="222222"/>
          <w:sz w:val="26"/>
          <w:szCs w:val="26"/>
          <w:u w:color="222222"/>
          <w:lang w:val="en-US" w:eastAsia="en-US"/>
        </w:rPr>
        <w:drawing>
          <wp:inline distT="0" distB="0" distL="0" distR="0" wp14:anchorId="32AAC9E8" wp14:editId="311FB186">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624C5A">
        <w:rPr>
          <w:b/>
          <w:bCs/>
          <w:color w:val="222222"/>
          <w:sz w:val="26"/>
          <w:szCs w:val="26"/>
          <w:u w:color="222222"/>
          <w:lang w:val="pt-BR"/>
        </w:rPr>
        <w:t>,</w:t>
      </w:r>
      <w:r w:rsidR="005E205D" w:rsidRPr="00624C5A">
        <w:rPr>
          <w:b/>
          <w:bCs/>
          <w:color w:val="222222"/>
          <w:sz w:val="26"/>
          <w:szCs w:val="26"/>
          <w:u w:color="222222"/>
          <w:lang w:val="pt-BR"/>
        </w:rPr>
        <w:t xml:space="preserve"> </w:t>
      </w:r>
      <w:r w:rsidRPr="00426E42">
        <w:rPr>
          <w:b/>
          <w:bCs/>
          <w:color w:val="222222"/>
          <w:sz w:val="26"/>
          <w:szCs w:val="26"/>
          <w:u w:color="222222"/>
          <w:lang w:val="pt-BR"/>
        </w:rPr>
        <w:t>Susana Coimbra</w:t>
      </w:r>
      <w:r w:rsidR="004B2D3B" w:rsidRPr="00624C5A">
        <w:rPr>
          <w:b/>
          <w:bCs/>
          <w:color w:val="222222"/>
          <w:sz w:val="26"/>
          <w:szCs w:val="26"/>
          <w:u w:color="222222"/>
          <w:lang w:val="pt-BR"/>
        </w:rPr>
        <w:t xml:space="preserve"> </w:t>
      </w:r>
      <w:r>
        <w:rPr>
          <w:b/>
          <w:bCs/>
          <w:color w:val="4472C4" w:themeColor="accent1"/>
          <w:u w:color="222222"/>
          <w:vertAlign w:val="superscript"/>
          <w:lang w:val="pt-BR"/>
        </w:rPr>
        <w:t>b</w:t>
      </w:r>
      <w:r w:rsidR="004B2D3B" w:rsidRPr="00886B3C">
        <w:rPr>
          <w:b/>
          <w:bCs/>
          <w:noProof/>
          <w:color w:val="222222"/>
          <w:sz w:val="26"/>
          <w:szCs w:val="26"/>
          <w:u w:color="222222"/>
          <w:lang w:val="en-US" w:eastAsia="en-US"/>
        </w:rPr>
        <w:drawing>
          <wp:inline distT="0" distB="0" distL="0" distR="0" wp14:anchorId="0024CA6C" wp14:editId="4E3AD77F">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624C5A">
        <w:rPr>
          <w:b/>
          <w:bCs/>
          <w:color w:val="222222"/>
          <w:sz w:val="26"/>
          <w:szCs w:val="26"/>
          <w:u w:color="222222"/>
          <w:lang w:val="pt-BR"/>
        </w:rPr>
        <w:t xml:space="preserve"> </w:t>
      </w:r>
      <w:r w:rsidR="004B2D3B" w:rsidRPr="00624C5A">
        <w:rPr>
          <w:b/>
          <w:bCs/>
          <w:color w:val="222222"/>
          <w:sz w:val="26"/>
          <w:szCs w:val="26"/>
          <w:u w:color="222222"/>
          <w:lang w:val="pt-BR"/>
        </w:rPr>
        <w:t xml:space="preserve">, </w:t>
      </w:r>
      <w:r w:rsidR="00CC7D22" w:rsidRPr="00624C5A">
        <w:rPr>
          <w:b/>
          <w:bCs/>
          <w:color w:val="222222"/>
          <w:sz w:val="26"/>
          <w:szCs w:val="26"/>
          <w:u w:color="222222"/>
          <w:lang w:val="pt-BR"/>
        </w:rPr>
        <w:t xml:space="preserve">&amp; </w:t>
      </w:r>
      <w:bookmarkEnd w:id="0"/>
      <w:r w:rsidRPr="00426E42">
        <w:rPr>
          <w:b/>
          <w:bCs/>
          <w:color w:val="222222"/>
          <w:sz w:val="26"/>
          <w:szCs w:val="26"/>
          <w:u w:color="222222"/>
          <w:lang w:val="pt-BR"/>
        </w:rPr>
        <w:t>Ant</w:t>
      </w:r>
      <w:r>
        <w:rPr>
          <w:b/>
          <w:bCs/>
          <w:color w:val="222222"/>
          <w:sz w:val="26"/>
          <w:szCs w:val="26"/>
          <w:u w:color="222222"/>
          <w:lang w:val="pt-BR"/>
        </w:rPr>
        <w:t>ô</w:t>
      </w:r>
      <w:r w:rsidRPr="00426E42">
        <w:rPr>
          <w:b/>
          <w:bCs/>
          <w:color w:val="222222"/>
          <w:sz w:val="26"/>
          <w:szCs w:val="26"/>
          <w:u w:color="222222"/>
          <w:lang w:val="pt-BR"/>
        </w:rPr>
        <w:t>nio Abel Pires</w:t>
      </w:r>
      <w:r w:rsidR="00E115C7">
        <w:rPr>
          <w:b/>
          <w:bCs/>
          <w:color w:val="222222"/>
          <w:sz w:val="26"/>
          <w:szCs w:val="26"/>
          <w:u w:color="222222"/>
          <w:lang w:val="pt-BR"/>
        </w:rPr>
        <w:t xml:space="preserve"> </w:t>
      </w:r>
      <w:r>
        <w:rPr>
          <w:b/>
          <w:bCs/>
          <w:color w:val="4472C4" w:themeColor="accent1"/>
          <w:u w:color="222222"/>
          <w:vertAlign w:val="superscript"/>
          <w:lang w:val="pt-BR"/>
        </w:rPr>
        <w:t>b</w:t>
      </w:r>
      <w:r w:rsidR="00CC7D22" w:rsidRPr="00886B3C">
        <w:rPr>
          <w:b/>
          <w:bCs/>
          <w:noProof/>
          <w:color w:val="222222"/>
          <w:sz w:val="26"/>
          <w:szCs w:val="26"/>
          <w:u w:color="222222"/>
          <w:lang w:val="en-US" w:eastAsia="en-US"/>
        </w:rPr>
        <w:drawing>
          <wp:inline distT="0" distB="0" distL="0" distR="0" wp14:anchorId="20800533" wp14:editId="3569F01A">
            <wp:extent cx="133200" cy="133200"/>
            <wp:effectExtent l="0" t="0" r="0" b="0"/>
            <wp:docPr id="6"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624C5A">
        <w:rPr>
          <w:b/>
          <w:bCs/>
          <w:color w:val="4472C4" w:themeColor="accent1"/>
          <w:sz w:val="26"/>
          <w:szCs w:val="26"/>
          <w:u w:color="222222"/>
          <w:vertAlign w:val="superscript"/>
          <w:lang w:val="pt-BR"/>
        </w:rPr>
        <w:t xml:space="preserve"> </w:t>
      </w:r>
      <w:r w:rsidR="007D7E6B" w:rsidRPr="00624C5A">
        <w:rPr>
          <w:b/>
          <w:bCs/>
          <w:color w:val="4472C4" w:themeColor="accent1"/>
          <w:sz w:val="26"/>
          <w:szCs w:val="26"/>
          <w:u w:color="222222"/>
          <w:vertAlign w:val="superscript"/>
          <w:lang w:val="pt-BR"/>
        </w:rPr>
        <w:t xml:space="preserve"> </w:t>
      </w:r>
      <w:r w:rsidR="00922B3A" w:rsidRPr="00624C5A">
        <w:rPr>
          <w:b/>
          <w:bCs/>
          <w:color w:val="4472C4" w:themeColor="accent1"/>
          <w:sz w:val="26"/>
          <w:szCs w:val="26"/>
          <w:u w:color="222222"/>
          <w:vertAlign w:val="superscript"/>
          <w:lang w:val="pt-BR"/>
        </w:rPr>
        <w:t xml:space="preserve">  </w:t>
      </w:r>
      <w:r w:rsidR="00CC7D22" w:rsidRPr="00886B3C">
        <w:rPr>
          <w:rStyle w:val="Refdenotaalpie"/>
          <w:b/>
          <w:bCs/>
          <w:color w:val="auto"/>
          <w:sz w:val="26"/>
          <w:szCs w:val="26"/>
          <w:u w:color="222222"/>
          <w:lang w:val="en-GB"/>
        </w:rPr>
        <w:footnoteReference w:id="2"/>
      </w:r>
    </w:p>
    <w:p w14:paraId="7DE2414F" w14:textId="77777777" w:rsidR="004B2E6E" w:rsidRPr="00624C5A" w:rsidRDefault="004B2E6E" w:rsidP="00DB239D">
      <w:pPr>
        <w:rPr>
          <w:i/>
          <w:sz w:val="28"/>
          <w:szCs w:val="28"/>
          <w:lang w:val="pt-BR"/>
        </w:rPr>
      </w:pPr>
    </w:p>
    <w:p w14:paraId="18F79EF7" w14:textId="6B99BB40" w:rsidR="00061710" w:rsidRPr="000D5EA6" w:rsidRDefault="002A2F8A" w:rsidP="00CC7D22">
      <w:pPr>
        <w:tabs>
          <w:tab w:val="left" w:pos="7005"/>
        </w:tabs>
        <w:jc w:val="both"/>
        <w:rPr>
          <w:rFonts w:eastAsia="Arial Unicode MS" w:cs="Arial Unicode MS"/>
          <w:i/>
          <w:iCs/>
          <w:sz w:val="28"/>
          <w:lang w:val="pt-BR"/>
        </w:rPr>
      </w:pPr>
      <w:r w:rsidRPr="000D5EA6">
        <w:rPr>
          <w:rFonts w:eastAsia="Arial Unicode MS" w:cs="Arial Unicode MS"/>
          <w:bCs/>
          <w:i/>
          <w:iCs/>
          <w:sz w:val="28"/>
          <w:lang w:val="pt-BR"/>
        </w:rPr>
        <w:t>Universidade Federal de Rondônia, Guajará-Mirim, Brasil</w:t>
      </w:r>
      <w:r w:rsidR="00061710" w:rsidRPr="000D5EA6">
        <w:rPr>
          <w:rFonts w:eastAsia="Arial Unicode MS" w:cs="Arial Unicode MS"/>
          <w:bCs/>
          <w:i/>
          <w:iCs/>
          <w:sz w:val="28"/>
          <w:lang w:val="pt-BR"/>
        </w:rPr>
        <w:t xml:space="preserve"> </w:t>
      </w:r>
      <w:r w:rsidR="00AE7F61" w:rsidRPr="000D5EA6">
        <w:rPr>
          <w:b/>
          <w:bCs/>
          <w:color w:val="4472C4" w:themeColor="accent1"/>
          <w:sz w:val="28"/>
          <w:u w:color="222222"/>
          <w:vertAlign w:val="superscript"/>
          <w:lang w:val="pt-BR"/>
        </w:rPr>
        <w:t>a</w:t>
      </w:r>
      <w:r w:rsidR="00AE7F61" w:rsidRPr="000D5EA6">
        <w:rPr>
          <w:rFonts w:eastAsia="Arial Unicode MS" w:cs="Arial Unicode MS"/>
          <w:bCs/>
          <w:i/>
          <w:iCs/>
          <w:sz w:val="28"/>
          <w:lang w:val="pt-BR"/>
        </w:rPr>
        <w:t xml:space="preserve">; </w:t>
      </w:r>
      <w:r w:rsidR="00426E42" w:rsidRPr="000D5EA6">
        <w:rPr>
          <w:rFonts w:eastAsia="Arial Unicode MS" w:cs="Arial Unicode MS"/>
          <w:bCs/>
          <w:i/>
          <w:iCs/>
          <w:sz w:val="28"/>
          <w:lang w:val="pt-BR"/>
        </w:rPr>
        <w:t>Universidade do Porto, Porto, Portugal</w:t>
      </w:r>
      <w:r w:rsidR="00FE06D0" w:rsidRPr="000D5EA6">
        <w:rPr>
          <w:rFonts w:eastAsia="Arial Unicode MS" w:cs="Arial Unicode MS"/>
          <w:bCs/>
          <w:i/>
          <w:iCs/>
          <w:sz w:val="28"/>
          <w:lang w:val="pt-BR"/>
        </w:rPr>
        <w:t xml:space="preserve"> </w:t>
      </w:r>
      <w:r w:rsidR="00AE7F61" w:rsidRPr="000D5EA6">
        <w:rPr>
          <w:b/>
          <w:bCs/>
          <w:color w:val="4472C4" w:themeColor="accent1"/>
          <w:sz w:val="28"/>
          <w:u w:color="222222"/>
          <w:vertAlign w:val="superscript"/>
          <w:lang w:val="pt-BR"/>
        </w:rPr>
        <w:t>b</w:t>
      </w:r>
      <w:r w:rsidR="00943B5C" w:rsidRPr="000D5EA6">
        <w:rPr>
          <w:rFonts w:eastAsia="Arial Unicode MS" w:cs="Arial Unicode MS"/>
          <w:i/>
          <w:iCs/>
          <w:sz w:val="28"/>
          <w:lang w:val="pt-BR"/>
        </w:rPr>
        <w:t>.</w:t>
      </w:r>
    </w:p>
    <w:p w14:paraId="6036645E" w14:textId="6384ED7D" w:rsidR="00A95630" w:rsidRPr="00624C5A" w:rsidRDefault="001C4E1C" w:rsidP="008B5E31">
      <w:pPr>
        <w:rPr>
          <w:rFonts w:ascii="Times" w:hAnsi="Times"/>
          <w:i/>
          <w:sz w:val="28"/>
          <w:szCs w:val="28"/>
          <w:lang w:val="pt-BR"/>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C74093" w14:textId="617778F3" w:rsidR="00C413D4" w:rsidRPr="000D5EA6" w:rsidRDefault="004F7121" w:rsidP="00686DA9">
      <w:pPr>
        <w:pStyle w:val="TtuloResumen"/>
        <w:rPr>
          <w:sz w:val="21"/>
          <w:szCs w:val="21"/>
          <w:lang w:val="en-GB"/>
        </w:rPr>
      </w:pPr>
      <w:r w:rsidRPr="000D5EA6">
        <w:rPr>
          <w:sz w:val="21"/>
          <w:szCs w:val="21"/>
          <w:lang w:val="en-GB"/>
        </w:rPr>
        <w:t>Abstract</w:t>
      </w:r>
    </w:p>
    <w:p w14:paraId="570537B8" w14:textId="43AF6ED7" w:rsidR="00C413D4" w:rsidRPr="000D5EA6" w:rsidRDefault="002358D0" w:rsidP="002358D0">
      <w:pPr>
        <w:pStyle w:val="Resumen"/>
        <w:rPr>
          <w:sz w:val="21"/>
          <w:szCs w:val="21"/>
        </w:rPr>
      </w:pPr>
      <w:r w:rsidRPr="000D5EA6">
        <w:rPr>
          <w:sz w:val="21"/>
          <w:szCs w:val="21"/>
        </w:rPr>
        <w:t>Mental disorders among college students, especially in the medical field, are a rising public health concern and can impede academic progress. Despite their prevalence, the impact of sociocultural and academic factors on students' mental health across diverse disciplines and academic levels remains under-explored. Our systematic review sought to understand how factors, including gender identity, ethnicity, racial background, sexual orientation, housing status, economic conditions, course specifics, academic performance, and field of study, influence depression, anxiety, or suicidal ideation. We screened five databases, prioritizing longitudinal, cross-sectional, and case-control studies, excluding intervention-based or qualitative research, reviews, theses, and editorials, or those without validated tools. From the studies, 32, representing 642,893 students, were pertinent. A noteworthy finding from our review was the pronounced prevalence of depression, anxiety, and suicidal ideation among these students. Risks were particularly heightened for females and individuals from marginalized sexual, racial, ethnic, and economic backgrounds. Given the growing importance and diversity of student populations, our review emphasizes the urgent need for further research and mental health initiatives that cater to students' vast array of sociocultural and economic backgrounds.</w:t>
      </w:r>
      <w:r w:rsidR="009E52A6" w:rsidRPr="000D5EA6">
        <w:rPr>
          <w:sz w:val="21"/>
          <w:szCs w:val="21"/>
        </w:rPr>
        <w:t xml:space="preserve"> </w:t>
      </w:r>
    </w:p>
    <w:p w14:paraId="7E377265" w14:textId="77777777" w:rsidR="001006DE" w:rsidRPr="000D5EA6" w:rsidRDefault="001006DE" w:rsidP="00B87BAC">
      <w:pPr>
        <w:pStyle w:val="Ttulodepalabrasclave"/>
        <w:rPr>
          <w:sz w:val="21"/>
          <w:szCs w:val="21"/>
          <w:lang w:val="en-GB"/>
        </w:rPr>
      </w:pPr>
    </w:p>
    <w:p w14:paraId="302C83C1" w14:textId="082D3298" w:rsidR="00C413D4" w:rsidRPr="000D5EA6" w:rsidRDefault="00C1601D" w:rsidP="00B87BAC">
      <w:pPr>
        <w:pStyle w:val="Ttulodepalabrasclave"/>
        <w:rPr>
          <w:sz w:val="21"/>
          <w:szCs w:val="21"/>
          <w:lang w:val="en-GB"/>
        </w:rPr>
      </w:pPr>
      <w:r w:rsidRPr="000D5EA6">
        <w:rPr>
          <w:sz w:val="21"/>
          <w:szCs w:val="21"/>
          <w:lang w:val="en-GB"/>
        </w:rPr>
        <w:t>Keywords</w:t>
      </w:r>
    </w:p>
    <w:p w14:paraId="66B67997" w14:textId="71BC58A1" w:rsidR="00061710" w:rsidRPr="000D5EA6" w:rsidRDefault="00BA3A86" w:rsidP="00B11571">
      <w:pPr>
        <w:pStyle w:val="Ttulodepalabrasclave"/>
        <w:rPr>
          <w:iCs/>
          <w:sz w:val="21"/>
          <w:szCs w:val="21"/>
        </w:rPr>
      </w:pPr>
      <w:r w:rsidRPr="000D5EA6">
        <w:rPr>
          <w:b w:val="0"/>
          <w:iCs/>
          <w:sz w:val="21"/>
          <w:szCs w:val="21"/>
        </w:rPr>
        <w:t>college students, mental health, sociocultural factors, academic life</w:t>
      </w:r>
      <w:r w:rsidR="00F805FA" w:rsidRPr="000D5EA6">
        <w:rPr>
          <w:iCs/>
          <w:sz w:val="21"/>
          <w:szCs w:val="21"/>
        </w:rPr>
        <w:t xml:space="preserve"> </w:t>
      </w:r>
    </w:p>
    <w:p w14:paraId="3E0E3D14" w14:textId="77777777" w:rsidR="00061710" w:rsidRPr="000D5EA6" w:rsidRDefault="00061710" w:rsidP="00B11571">
      <w:pPr>
        <w:pStyle w:val="Ttulodepalabrasclave"/>
        <w:rPr>
          <w:iCs/>
          <w:sz w:val="21"/>
          <w:szCs w:val="21"/>
        </w:rPr>
      </w:pPr>
    </w:p>
    <w:p w14:paraId="485FA0FF" w14:textId="438DFDFA" w:rsidR="00E30168" w:rsidRPr="000D5EA6" w:rsidRDefault="00DF29D2" w:rsidP="00B11571">
      <w:pPr>
        <w:pStyle w:val="Ttulodepalabrasclave"/>
        <w:rPr>
          <w:b w:val="0"/>
          <w:iCs/>
          <w:sz w:val="21"/>
          <w:szCs w:val="21"/>
        </w:rPr>
      </w:pPr>
      <w:r w:rsidRPr="000D5EA6">
        <w:rPr>
          <w:b w:val="0"/>
          <w:noProof/>
          <w:sz w:val="21"/>
          <w:szCs w:val="21"/>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8"/>
                    </pic:cNvPr>
                    <pic:cNvPicPr/>
                  </pic:nvPicPr>
                  <pic:blipFill>
                    <a:blip r:embed="rId19">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6"/>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6BAFA3F0" w:rsidR="002D6B30" w:rsidRPr="000D5EA6" w:rsidRDefault="006B4639" w:rsidP="003C49D9">
      <w:pPr>
        <w:pStyle w:val="TtuloResumen"/>
        <w:rPr>
          <w:bCs/>
          <w:iCs/>
          <w:sz w:val="21"/>
          <w:szCs w:val="21"/>
        </w:rPr>
      </w:pPr>
      <w:r w:rsidRPr="000D5EA6">
        <w:rPr>
          <w:sz w:val="21"/>
          <w:szCs w:val="21"/>
        </w:rPr>
        <w:t>Resumo</w:t>
      </w:r>
    </w:p>
    <w:p w14:paraId="5B4CD8C9" w14:textId="2E59A79D" w:rsidR="00674309" w:rsidRPr="000D5EA6" w:rsidRDefault="00674309" w:rsidP="00674309">
      <w:pPr>
        <w:pStyle w:val="Resumen"/>
        <w:rPr>
          <w:i/>
          <w:sz w:val="21"/>
          <w:szCs w:val="21"/>
          <w:lang w:val="pt-BR"/>
        </w:rPr>
      </w:pPr>
      <w:r w:rsidRPr="000D5EA6">
        <w:rPr>
          <w:sz w:val="21"/>
          <w:szCs w:val="21"/>
          <w:lang w:val="pt-BR"/>
        </w:rPr>
        <w:t>Os transtornos mentais entre estudantes universitários, especialmente na área médica, são uma preocupação crescente de saúde pública e podem impedir o progresso acadêmico. Apesar da sua prevalência, o impacto do</w:t>
      </w:r>
      <w:r w:rsidR="00D97499" w:rsidRPr="000D5EA6">
        <w:rPr>
          <w:sz w:val="21"/>
          <w:szCs w:val="21"/>
          <w:lang w:val="pt-BR"/>
        </w:rPr>
        <w:t>s fatores socioculturais e acadê</w:t>
      </w:r>
      <w:r w:rsidRPr="000D5EA6">
        <w:rPr>
          <w:sz w:val="21"/>
          <w:szCs w:val="21"/>
          <w:lang w:val="pt-BR"/>
        </w:rPr>
        <w:t>micos na saúde mental de estudantes em div</w:t>
      </w:r>
      <w:r w:rsidR="00D97499" w:rsidRPr="000D5EA6">
        <w:rPr>
          <w:sz w:val="21"/>
          <w:szCs w:val="21"/>
          <w:lang w:val="pt-BR"/>
        </w:rPr>
        <w:t>ersas disciplinas e níveis acadê</w:t>
      </w:r>
      <w:r w:rsidRPr="000D5EA6">
        <w:rPr>
          <w:sz w:val="21"/>
          <w:szCs w:val="21"/>
          <w:lang w:val="pt-BR"/>
        </w:rPr>
        <w:t>micos permanece pouco explorado. Esta revisão sistemática procurou compreender como fatores, incluindo identidade de gênero, etnia, origem racial, orientação sexual, situação de moradia, condições econômicas, especificidades do curso, desempenho acadêmico e área de estudo, influenciam a depressão, a ansiedade ou a ideação suicida. Foram examinadas cinco bases de dados, priorizando estudos longitudinais, transversais e de caso-controle, excluindo pesquisas, revisões, teses e editoriais baseadas em intervenções ou qualitativas, ou aquelas sem ferramentas validadas. Dos estudos, 32, representando 642.893 estudantes, foram examinados. Um achado digno de nota da nossa revisão foi a pronunciada prevalência de depressão, ansiedade e ideação suicida entre esses estudantes. Os riscos foram particularmente aumentados para as mulheres e indivíduos pertencentes a minorias sexuais, raciais, étnicas e econ</w:t>
      </w:r>
      <w:r w:rsidR="00D97499" w:rsidRPr="000D5EA6">
        <w:rPr>
          <w:sz w:val="21"/>
          <w:szCs w:val="21"/>
          <w:lang w:val="pt-BR"/>
        </w:rPr>
        <w:t>ô</w:t>
      </w:r>
      <w:r w:rsidRPr="000D5EA6">
        <w:rPr>
          <w:sz w:val="21"/>
          <w:szCs w:val="21"/>
          <w:lang w:val="pt-BR"/>
        </w:rPr>
        <w:t>micas. Dada a crescente importância e diversidade das populações estudantis, a nossa análise enfatiza a necessidade de mais investigação e iniciativas de saúde mental que atendam à vasta gama d</w:t>
      </w:r>
      <w:r w:rsidR="00D97499" w:rsidRPr="000D5EA6">
        <w:rPr>
          <w:sz w:val="21"/>
          <w:szCs w:val="21"/>
          <w:lang w:val="pt-BR"/>
        </w:rPr>
        <w:t>e origens socioculturais e econô</w:t>
      </w:r>
      <w:r w:rsidRPr="000D5EA6">
        <w:rPr>
          <w:sz w:val="21"/>
          <w:szCs w:val="21"/>
          <w:lang w:val="pt-BR"/>
        </w:rPr>
        <w:t>micas de discentes de ensino superior.</w:t>
      </w:r>
    </w:p>
    <w:p w14:paraId="26FDFD50" w14:textId="77777777" w:rsidR="002D6B30" w:rsidRPr="000D5EA6" w:rsidRDefault="002D6B30" w:rsidP="002D6B30">
      <w:pPr>
        <w:pStyle w:val="Ttulodepalabrasclave"/>
        <w:rPr>
          <w:sz w:val="21"/>
          <w:szCs w:val="21"/>
          <w:lang w:val="pt-BR"/>
        </w:rPr>
      </w:pPr>
    </w:p>
    <w:p w14:paraId="78EBA1DA" w14:textId="5209DA72" w:rsidR="002D6B30" w:rsidRPr="000D5EA6" w:rsidRDefault="0080026B" w:rsidP="002D6B30">
      <w:pPr>
        <w:pStyle w:val="Ttulodepalabrasclave"/>
        <w:rPr>
          <w:sz w:val="21"/>
          <w:szCs w:val="21"/>
          <w:lang w:val="pt-BR"/>
        </w:rPr>
      </w:pPr>
      <w:r w:rsidRPr="000D5EA6">
        <w:rPr>
          <w:sz w:val="21"/>
          <w:szCs w:val="21"/>
          <w:lang w:val="pt-BR"/>
        </w:rPr>
        <w:t>Palavras Ch</w:t>
      </w:r>
      <w:r w:rsidR="002D6B30" w:rsidRPr="000D5EA6">
        <w:rPr>
          <w:sz w:val="21"/>
          <w:szCs w:val="21"/>
          <w:lang w:val="pt-BR"/>
        </w:rPr>
        <w:t>ave</w:t>
      </w:r>
    </w:p>
    <w:p w14:paraId="3792DCB8" w14:textId="7D9A057B" w:rsidR="002D6B30" w:rsidRPr="00624C5A" w:rsidRDefault="00674309">
      <w:pPr>
        <w:rPr>
          <w:bCs/>
          <w:iCs/>
          <w:sz w:val="20"/>
          <w:szCs w:val="20"/>
          <w:lang w:val="pt-BR"/>
        </w:rPr>
      </w:pPr>
      <w:r w:rsidRPr="000D5EA6">
        <w:rPr>
          <w:bCs/>
          <w:iCs/>
          <w:sz w:val="21"/>
          <w:szCs w:val="21"/>
          <w:lang w:val="pt-BR"/>
        </w:rPr>
        <w:t>estudantes universitários, saúde mental, fatores socioculturais, vida acadêmica</w:t>
      </w:r>
      <w:r w:rsidRPr="00674309">
        <w:rPr>
          <w:bCs/>
          <w:iCs/>
          <w:sz w:val="22"/>
          <w:szCs w:val="20"/>
          <w:lang w:val="pt-BR"/>
        </w:rPr>
        <w:t xml:space="preserve"> </w:t>
      </w:r>
      <w:r w:rsidR="002D6B30" w:rsidRPr="00624C5A">
        <w:rPr>
          <w:bCs/>
          <w:iCs/>
          <w:sz w:val="20"/>
          <w:szCs w:val="20"/>
          <w:lang w:val="pt-BR"/>
        </w:rPr>
        <w:br w:type="page"/>
      </w:r>
      <w:bookmarkStart w:id="1" w:name="_GoBack"/>
      <w:bookmarkEnd w:id="1"/>
    </w:p>
    <w:p w14:paraId="45D157E5" w14:textId="01221C98" w:rsidR="00333677" w:rsidRPr="00B4720D" w:rsidRDefault="002358D0" w:rsidP="00A95738">
      <w:pPr>
        <w:pStyle w:val="Ttulosinternos"/>
        <w:rPr>
          <w:b w:val="0"/>
          <w:lang w:val="pt-BR"/>
        </w:rPr>
      </w:pPr>
      <w:r w:rsidRPr="002358D0">
        <w:rPr>
          <w:b w:val="0"/>
          <w:bCs/>
          <w:lang w:val="pt-BR"/>
        </w:rPr>
        <w:lastRenderedPageBreak/>
        <w:t>Efeitos dos Fatores Socioculturais e Acadêmicos na Saúde Mental de Estudantes Universitários: Uma Revisão Sistemática</w:t>
      </w:r>
    </w:p>
    <w:p w14:paraId="512A04F3" w14:textId="264304E2" w:rsidR="00333677" w:rsidRPr="00C00AC1" w:rsidRDefault="00AE2924" w:rsidP="004F7121">
      <w:pPr>
        <w:pStyle w:val="Ttulosinternos"/>
        <w:rPr>
          <w:lang w:val="en-US"/>
        </w:rPr>
      </w:pPr>
      <w:r w:rsidRPr="00C00AC1">
        <w:rPr>
          <w:lang w:val="en-US"/>
        </w:rPr>
        <w:t>Introduction</w:t>
      </w:r>
    </w:p>
    <w:p w14:paraId="76DBB0BC" w14:textId="77777777" w:rsidR="00C00AC1" w:rsidRPr="00C00AC1" w:rsidRDefault="00C00AC1" w:rsidP="00C00AC1">
      <w:pPr>
        <w:pStyle w:val="Prrafocomn"/>
        <w:rPr>
          <w:bCs/>
        </w:rPr>
      </w:pPr>
      <w:r w:rsidRPr="00C00AC1">
        <w:rPr>
          <w:bCs/>
        </w:rPr>
        <w:t>The global escalation in mental health issues among college students is becoming increasingly evident. Recent research paints a concerning picture, showing prevalent mental disorders, especially depression and anxiety, among these young adults across numerous countries (Auerbach et al., 2018; Backhaus et al., 2020; Eisenberg et al., 2013; Rentería et al., 2021). The repercussions of these issues are not confined to personal well-being alone. They ripple through academic achievements, family dynamics, and even broader societal structures (Evans‐Lacko &amp; Thornicroft, 2019; Ishii et al., 2018). Recognizing the foundational role these students will play in shaping our future, it's crucial to prioritize their mental health.</w:t>
      </w:r>
    </w:p>
    <w:p w14:paraId="65181E39" w14:textId="77777777" w:rsidR="00C00AC1" w:rsidRPr="00C00AC1" w:rsidRDefault="00C00AC1" w:rsidP="00C00AC1">
      <w:pPr>
        <w:pStyle w:val="Prrafocomn"/>
        <w:rPr>
          <w:bCs/>
        </w:rPr>
      </w:pPr>
      <w:r w:rsidRPr="00C00AC1">
        <w:rPr>
          <w:bCs/>
        </w:rPr>
        <w:t>This isn't a new problem. Historical data highlights a persistent concern about the mental wellness of college students, emphasizing an uptick in conditions like depression and anxiety over time (Eisenberg et al., 2007). A significant initiative led by the World Health Organization, termed the "World Mental Health International College Student Initiative," delved deep into this issue across eight countries. The aim was to bridge the gap between widespread epidemiological findings and focused clinical data on student mental health (Cuijpers et al., 2019). Their research, corroborated by other scholarly reports, reinforces the prevalent and enduring nature of psychological challenges in this demographic (Alonso et al., 2018; Auerbach et al., 2018).</w:t>
      </w:r>
    </w:p>
    <w:p w14:paraId="694C5795" w14:textId="77777777" w:rsidR="00C00AC1" w:rsidRPr="00C00AC1" w:rsidRDefault="00C00AC1" w:rsidP="00C00AC1">
      <w:pPr>
        <w:pStyle w:val="Prrafocomn"/>
        <w:rPr>
          <w:bCs/>
        </w:rPr>
      </w:pPr>
      <w:r w:rsidRPr="00C00AC1">
        <w:rPr>
          <w:bCs/>
        </w:rPr>
        <w:t>The growing concern about the mental health of this population group is evidenced by recent statistics from the American College Health Association (ACHA, 2023), which shows that 36.1% of students were diagnosed with anxiety and 28.4% with depression. More than mere numbers, this data highlights an emerging crisis that has significant implications for student success, retention and well-being. However, the literature on the topic presents variations. While some studies, such as that by Bruffaerts et al. (2018), alarm with their rates, others, such as Falade et al. (2020), suggest a more moderate prevalence. Given this, it is important to consider the interaction of multiple factors, such as gender identity, ethnicity, sexual orientation, economic status and academic performance, which collectively influence the mental health of this group.</w:t>
      </w:r>
    </w:p>
    <w:p w14:paraId="30C8D808" w14:textId="77777777" w:rsidR="00C00AC1" w:rsidRPr="00C00AC1" w:rsidRDefault="00C00AC1" w:rsidP="00C00AC1">
      <w:pPr>
        <w:pStyle w:val="Prrafocomn"/>
        <w:rPr>
          <w:bCs/>
        </w:rPr>
      </w:pPr>
      <w:r w:rsidRPr="00C00AC1">
        <w:rPr>
          <w:bCs/>
        </w:rPr>
        <w:t xml:space="preserve">However, despite extensive research into the prevalence of these problems among college students, there is a gap in the literature that jointly reviews the social, cultural, </w:t>
      </w:r>
      <w:r w:rsidRPr="00C00AC1">
        <w:rPr>
          <w:bCs/>
        </w:rPr>
        <w:lastRenderedPageBreak/>
        <w:t>economic, and educational factors that influence their mental health. Therefore, this review sets out to address exactly this question: What is the impact of sociocultural and academic determinants on mental health outcomes, such as depression, anxiety and suicidal ideation, in college students?</w:t>
      </w:r>
    </w:p>
    <w:p w14:paraId="241469C6" w14:textId="77777777" w:rsidR="00C00AC1" w:rsidRPr="00C00AC1" w:rsidRDefault="00C00AC1" w:rsidP="00C00AC1">
      <w:pPr>
        <w:pStyle w:val="Prrafocomn"/>
        <w:rPr>
          <w:bCs/>
        </w:rPr>
      </w:pPr>
      <w:r w:rsidRPr="00C00AC1">
        <w:rPr>
          <w:bCs/>
        </w:rPr>
        <w:t>By focusing on the impact of sociocultural and academic factors, including gender, ethnicity, sexual orientation, economic status and academic performance, on mental health outcomes – depression, anxiety and suicidal ideation – of college students, this systematic review aims to offer a comprehensive understanding of these interactions. Recognizing the importance of this knowledge to shape effective academic practices and policies, and to promote the well-being of the university student community, it is hoped that the analyzes will serve as a support for policies and interventions that minimize the risk of psychological disorders in this demographic.</w:t>
      </w:r>
    </w:p>
    <w:p w14:paraId="3E2A939E" w14:textId="77777777" w:rsidR="00C00AC1" w:rsidRPr="00554701" w:rsidRDefault="00C00AC1" w:rsidP="00C00AC1">
      <w:pPr>
        <w:pStyle w:val="Ttulosinternos"/>
        <w:rPr>
          <w:lang w:val="en-US"/>
        </w:rPr>
      </w:pPr>
      <w:r w:rsidRPr="00554701">
        <w:rPr>
          <w:lang w:val="en-US"/>
        </w:rPr>
        <w:t>Method</w:t>
      </w:r>
    </w:p>
    <w:p w14:paraId="026DE134" w14:textId="77777777" w:rsidR="00C00AC1" w:rsidRPr="00C00AC1" w:rsidRDefault="00C00AC1" w:rsidP="00C00AC1">
      <w:pPr>
        <w:pStyle w:val="Prrafocomn"/>
        <w:rPr>
          <w:bCs/>
        </w:rPr>
      </w:pPr>
      <w:r w:rsidRPr="00C00AC1">
        <w:rPr>
          <w:bCs/>
        </w:rPr>
        <w:t>In conducting this systematic review, our primary research question was formulated using the PICO format, focusing on the Population (college students), Intervention (sociocultural and academic factors), Comparison (different levels or absence of these factors), and Outcomes (depression, anxiety, suicidal ideation). We adhered to the guidelines and checklist established by the Preferred Reporting Items for Systematic Reviews and Meta-Analyses (PRISMA), as outlined by Page et al. (2021). Furthermore, we ensured transparency and accountability in our review process by registering the protocol with the International Prospective Register of Systematic Reviews (PROSPERO), assigned the registration number CRD42021264160.</w:t>
      </w:r>
    </w:p>
    <w:p w14:paraId="4C654256" w14:textId="77777777" w:rsidR="00C00AC1" w:rsidRPr="00554701" w:rsidRDefault="00C00AC1" w:rsidP="00C00AC1">
      <w:pPr>
        <w:pStyle w:val="SubtituloInterno"/>
        <w:rPr>
          <w:lang w:val="en-US"/>
        </w:rPr>
      </w:pPr>
      <w:r w:rsidRPr="00554701">
        <w:rPr>
          <w:lang w:val="en-US"/>
        </w:rPr>
        <w:t xml:space="preserve">Eligibility Criteria </w:t>
      </w:r>
    </w:p>
    <w:p w14:paraId="63AEAACB" w14:textId="77777777" w:rsidR="00C00AC1" w:rsidRPr="00C00AC1" w:rsidRDefault="00C00AC1" w:rsidP="00C00AC1">
      <w:pPr>
        <w:pStyle w:val="Prrafocomn"/>
        <w:rPr>
          <w:bCs/>
        </w:rPr>
      </w:pPr>
      <w:r w:rsidRPr="00C00AC1">
        <w:rPr>
          <w:bCs/>
        </w:rPr>
        <w:t xml:space="preserve">The eligibility criteria for the review aimed at observational and quantitative studies published in peer-reviewed journals in English, Portuguese, or Spanish, examining sociocultural and academic factors as predictors of depression, anxiety, or suicidal ideation in college students. Validated measures were used to assess outcome variables, and the studies were published in the last five years. The review excluded intervention studies, qualitative research, literature reviews, theses, editorial/opinion articles, studies not assessing college students, and those not using validated measures. The included studies were grouped into summaries based on similarities and differences </w:t>
      </w:r>
      <w:r w:rsidRPr="00C00AC1">
        <w:rPr>
          <w:bCs/>
        </w:rPr>
        <w:lastRenderedPageBreak/>
        <w:t>in study designs, populations, and findings to provide a comprehensive overview of the key trends and patterns in the literature.</w:t>
      </w:r>
    </w:p>
    <w:p w14:paraId="3EDB1E83" w14:textId="77777777" w:rsidR="00C00AC1" w:rsidRPr="00554701" w:rsidRDefault="00C00AC1" w:rsidP="00C00AC1">
      <w:pPr>
        <w:pStyle w:val="SubtituloInterno"/>
        <w:rPr>
          <w:lang w:val="en-US"/>
        </w:rPr>
      </w:pPr>
      <w:r w:rsidRPr="00554701">
        <w:rPr>
          <w:lang w:val="en-US"/>
        </w:rPr>
        <w:t>Information sources</w:t>
      </w:r>
    </w:p>
    <w:p w14:paraId="772E6F96" w14:textId="77777777" w:rsidR="00C00AC1" w:rsidRPr="00C00AC1" w:rsidRDefault="00C00AC1" w:rsidP="00C00AC1">
      <w:pPr>
        <w:pStyle w:val="Prrafocomn"/>
        <w:rPr>
          <w:bCs/>
        </w:rPr>
      </w:pPr>
      <w:r w:rsidRPr="00C00AC1">
        <w:rPr>
          <w:bCs/>
        </w:rPr>
        <w:t>In the pursuit of a comprehensive literature review, electronic databases such as Web of Science, Scopus, PubMed, PsycINFO, and the Scientific Electronic Library Online (Scielo) were exhaustively searched from July 7-17, 2021. The specific search string, including MeSH terms used, is provided in the supplementary materials. To ensure a holistic approach, reference lists of the articles chosen for full-text analysis were also examined. To maintain up-to-date relevance, the database searches were replicated using the identical protocol on April 11, 2022.</w:t>
      </w:r>
    </w:p>
    <w:p w14:paraId="4B7BD231" w14:textId="77777777" w:rsidR="00C00AC1" w:rsidRPr="00554701" w:rsidRDefault="00C00AC1" w:rsidP="00C00AC1">
      <w:pPr>
        <w:pStyle w:val="SubtituloInterno"/>
        <w:rPr>
          <w:lang w:val="en-US"/>
        </w:rPr>
      </w:pPr>
      <w:r w:rsidRPr="00554701">
        <w:rPr>
          <w:lang w:val="en-US"/>
        </w:rPr>
        <w:t>Selection process</w:t>
      </w:r>
    </w:p>
    <w:p w14:paraId="683B6FA6" w14:textId="77777777" w:rsidR="00C00AC1" w:rsidRPr="00C00AC1" w:rsidRDefault="00C00AC1" w:rsidP="00C00AC1">
      <w:pPr>
        <w:pStyle w:val="Prrafocomn"/>
        <w:rPr>
          <w:bCs/>
        </w:rPr>
      </w:pPr>
      <w:r w:rsidRPr="00C00AC1">
        <w:rPr>
          <w:bCs/>
        </w:rPr>
        <w:t>To facilitate collaboration between reviewers during the study selection process for this systematic review, the studies retrieved through the search strategies were imported into the Rayyan program (Ouzzani et al., 2016). The first author of this work screened the titles and abstracts for relevance, and duplicates were removed. Subsequently, a second reviewer assessed the adequacy of selected titles and abstracts, and discrepancies were resolved by a third reviewer. A detailed list of excluded articles, after full-text reading, and reasons for their exclusion can be found in the supplementary materials. The reviewers adhered to previously defined criteria for the selection of studies, and two other reviewers checked the selected documents to minimize bias and ensure that no important studies were overlooked. In case of any disagreement, a consensus was reached through discussion among the researchers regarding whether a study should be included or excluded.</w:t>
      </w:r>
    </w:p>
    <w:p w14:paraId="4B3728F1" w14:textId="77777777" w:rsidR="00C00AC1" w:rsidRPr="00554701" w:rsidRDefault="00C00AC1" w:rsidP="00C00AC1">
      <w:pPr>
        <w:pStyle w:val="SubtituloInterno"/>
        <w:rPr>
          <w:lang w:val="en-US"/>
        </w:rPr>
      </w:pPr>
      <w:r w:rsidRPr="00554701">
        <w:rPr>
          <w:lang w:val="en-US"/>
        </w:rPr>
        <w:t>Data collection process</w:t>
      </w:r>
    </w:p>
    <w:p w14:paraId="1E2A8623" w14:textId="77777777" w:rsidR="00C00AC1" w:rsidRPr="00C00AC1" w:rsidRDefault="00C00AC1" w:rsidP="00C00AC1">
      <w:pPr>
        <w:pStyle w:val="Prrafocomn"/>
        <w:rPr>
          <w:bCs/>
        </w:rPr>
      </w:pPr>
      <w:r w:rsidRPr="00C00AC1">
        <w:rPr>
          <w:bCs/>
        </w:rPr>
        <w:t xml:space="preserve">For garnering requisite data, studies deemed suitable were systematically assessed utilizing a data extraction template, encompassing various sociocultural, academic, and psychological health facets. These facets included ethnicity, race, gender, sexual orientation, housing status, economic standing, academic discipline, admission modality, scholastic performance, attrition rates, and measures of anxiety, depression, and suicidal </w:t>
      </w:r>
      <w:r w:rsidRPr="00C00AC1">
        <w:rPr>
          <w:bCs/>
        </w:rPr>
        <w:lastRenderedPageBreak/>
        <w:t>behaviors. To ensure rigorous precision and uniformity in the data collation process, three autonomous reviewers were employed. Each reviewer undertook the extraction process independently, and subsequent comparisons of their findings were made. Discrepancies, if any, were deliberated upon until unanimous agreement was achieved. The utilization of the Rayyan software further augmented the efficacy of our data collection methodology.</w:t>
      </w:r>
    </w:p>
    <w:p w14:paraId="6068A55C" w14:textId="77777777" w:rsidR="00C00AC1" w:rsidRPr="00554701" w:rsidRDefault="00C00AC1" w:rsidP="00C00AC1">
      <w:pPr>
        <w:pStyle w:val="SubtituloInterno"/>
        <w:rPr>
          <w:lang w:val="en-US"/>
        </w:rPr>
      </w:pPr>
      <w:r w:rsidRPr="00554701">
        <w:rPr>
          <w:lang w:val="en-US"/>
        </w:rPr>
        <w:t>Data items</w:t>
      </w:r>
    </w:p>
    <w:p w14:paraId="299CA08D" w14:textId="77777777" w:rsidR="00C00AC1" w:rsidRPr="00C00AC1" w:rsidRDefault="00C00AC1" w:rsidP="00C00AC1">
      <w:pPr>
        <w:pStyle w:val="Prrafocomn"/>
        <w:rPr>
          <w:bCs/>
        </w:rPr>
      </w:pPr>
      <w:r w:rsidRPr="00C00AC1">
        <w:rPr>
          <w:bCs/>
        </w:rPr>
        <w:t>The study collected data on five key variables: (1) gender, (2) ethnicity, (3) sexual orientation, (4) economic status, and (5) academic performance. These were analyzed in relation to mental health outcomes such as levels of anxiety, depression, and suicidal behavior. The results pertaining to each outcome domain were gathered from every study. When the results were inconsistent, the most relevant results were chosen based on the research question being investigated. In cases of missing or unclear information, the reviewers reached out to the primary authors of the study to clarify or obtain the necessary data. The reviewers also cross-checked the information from other sources, such as the study authors, when necessary.</w:t>
      </w:r>
    </w:p>
    <w:p w14:paraId="78C80ACD" w14:textId="77777777" w:rsidR="00C00AC1" w:rsidRPr="00554701" w:rsidRDefault="00C00AC1" w:rsidP="00C00AC1">
      <w:pPr>
        <w:pStyle w:val="SubtituloInterno"/>
        <w:rPr>
          <w:lang w:val="en-US"/>
        </w:rPr>
      </w:pPr>
      <w:r w:rsidRPr="00554701">
        <w:rPr>
          <w:lang w:val="en-US"/>
        </w:rPr>
        <w:t>Bias assessment risk study</w:t>
      </w:r>
    </w:p>
    <w:p w14:paraId="2D53428D" w14:textId="77777777" w:rsidR="00C00AC1" w:rsidRPr="00C00AC1" w:rsidRDefault="00C00AC1" w:rsidP="00C00AC1">
      <w:pPr>
        <w:pStyle w:val="Prrafocomn"/>
        <w:rPr>
          <w:bCs/>
        </w:rPr>
      </w:pPr>
      <w:r w:rsidRPr="00C00AC1">
        <w:rPr>
          <w:bCs/>
        </w:rPr>
        <w:t>The risk of bias in the included studies was evaluated by two independent reviewers following a critical assessment tool from the Joanna Briggs Institute, which focuses on assessing the reliability, relevance, and results of published articles (Aromataris &amp; Munn, 2020). The tool signs a classification of “yes”, “no”, “uncertain” and “not applicable” to evaluate the domains of sample inclusion, description of study participants, measurements validation and reliability, and measurement of results and analysis.</w:t>
      </w:r>
    </w:p>
    <w:p w14:paraId="6E2CDA3C" w14:textId="77777777" w:rsidR="00C00AC1" w:rsidRPr="00554701" w:rsidRDefault="00C00AC1" w:rsidP="00C00AC1">
      <w:pPr>
        <w:pStyle w:val="SubtituloInterno"/>
        <w:rPr>
          <w:lang w:val="en-US"/>
        </w:rPr>
      </w:pPr>
      <w:r w:rsidRPr="00554701">
        <w:rPr>
          <w:lang w:val="en-US"/>
        </w:rPr>
        <w:t>Synthesis methods</w:t>
      </w:r>
    </w:p>
    <w:p w14:paraId="49BD26C8" w14:textId="77777777" w:rsidR="00C00AC1" w:rsidRPr="00554701" w:rsidRDefault="00C00AC1" w:rsidP="00C00AC1">
      <w:pPr>
        <w:pStyle w:val="SubtituloInterno1"/>
        <w:rPr>
          <w:lang w:val="en-US"/>
        </w:rPr>
      </w:pPr>
      <w:r w:rsidRPr="00554701">
        <w:rPr>
          <w:lang w:val="en-US"/>
        </w:rPr>
        <w:t>Data Preparation</w:t>
      </w:r>
    </w:p>
    <w:p w14:paraId="7885B193" w14:textId="77777777" w:rsidR="00C00AC1" w:rsidRPr="00C00AC1" w:rsidRDefault="00C00AC1" w:rsidP="00C00AC1">
      <w:pPr>
        <w:pStyle w:val="Prrafocomn"/>
        <w:rPr>
          <w:bCs/>
        </w:rPr>
      </w:pPr>
      <w:r w:rsidRPr="00C00AC1">
        <w:rPr>
          <w:bCs/>
        </w:rPr>
        <w:t xml:space="preserve">After identifying eligible studies, each dataset underwent a rigorous preparation process to ensure its suitability for synthesis. This included filling in any missing summary statistics, converting units or scales where necessary for standardization, and </w:t>
      </w:r>
      <w:r w:rsidRPr="00C00AC1">
        <w:rPr>
          <w:bCs/>
        </w:rPr>
        <w:lastRenderedPageBreak/>
        <w:t>aligning the data formats across studies. Any inconsistencies or ambiguities in the original datasets were addressed by revisiting the primary publications and contacting authors when necessary.</w:t>
      </w:r>
    </w:p>
    <w:p w14:paraId="3BFA5C53" w14:textId="77777777" w:rsidR="00C00AC1" w:rsidRPr="00554701" w:rsidRDefault="00C00AC1" w:rsidP="00C00AC1">
      <w:pPr>
        <w:pStyle w:val="SubtituloInterno1"/>
        <w:rPr>
          <w:lang w:val="en-US"/>
        </w:rPr>
      </w:pPr>
      <w:r w:rsidRPr="00554701">
        <w:rPr>
          <w:lang w:val="en-US"/>
        </w:rPr>
        <w:t>Tabulation of Individual Studies</w:t>
      </w:r>
    </w:p>
    <w:p w14:paraId="0EB4A2D0" w14:textId="77777777" w:rsidR="00C00AC1" w:rsidRPr="00C00AC1" w:rsidRDefault="00C00AC1" w:rsidP="00C00AC1">
      <w:pPr>
        <w:pStyle w:val="Prrafocomn"/>
        <w:rPr>
          <w:bCs/>
        </w:rPr>
      </w:pPr>
      <w:r w:rsidRPr="00C00AC1">
        <w:rPr>
          <w:bCs/>
        </w:rPr>
        <w:t>The results from individual studies were systematically tabulated to create a summary table. This table included key information such as sample size, demographics, study design, mental health outcomes measured, and key findings related to sociocultural and academic factors. The aim was to clearly identify patterns and trends across different studies and settings.</w:t>
      </w:r>
    </w:p>
    <w:p w14:paraId="42D6C40E" w14:textId="77777777" w:rsidR="00C00AC1" w:rsidRPr="00554701" w:rsidRDefault="00C00AC1" w:rsidP="00C00AC1">
      <w:pPr>
        <w:pStyle w:val="SubtituloInterno1"/>
        <w:rPr>
          <w:lang w:val="en-US"/>
        </w:rPr>
      </w:pPr>
      <w:r w:rsidRPr="00554701">
        <w:rPr>
          <w:lang w:val="en-US"/>
        </w:rPr>
        <w:t>Narrative Synthesis</w:t>
      </w:r>
    </w:p>
    <w:p w14:paraId="442C134B" w14:textId="77777777" w:rsidR="00C00AC1" w:rsidRPr="00C00AC1" w:rsidRDefault="00C00AC1" w:rsidP="00C00AC1">
      <w:pPr>
        <w:pStyle w:val="Prrafocomn"/>
        <w:rPr>
          <w:bCs/>
        </w:rPr>
      </w:pPr>
      <w:r w:rsidRPr="00C00AC1">
        <w:rPr>
          <w:bCs/>
        </w:rPr>
        <w:t>A narrative synthesis was employed, given the expected heterogeneity among the included studies, to provide an in-depth understanding of the findings. This approach allowed for the contextualization of the quantitative data within the broader research landscape. It considered how sociocultural and academic factors interacted and influenced mental health outcomes in college students.</w:t>
      </w:r>
    </w:p>
    <w:p w14:paraId="69ED05A7" w14:textId="77777777" w:rsidR="00C00AC1" w:rsidRPr="00554701" w:rsidRDefault="00C00AC1" w:rsidP="00C00AC1">
      <w:pPr>
        <w:pStyle w:val="SubtituloInterno1"/>
        <w:rPr>
          <w:lang w:val="en-US"/>
        </w:rPr>
      </w:pPr>
      <w:r w:rsidRPr="00554701">
        <w:rPr>
          <w:lang w:val="en-US"/>
        </w:rPr>
        <w:t>Integration of Findings</w:t>
      </w:r>
    </w:p>
    <w:p w14:paraId="44FEB69A" w14:textId="77777777" w:rsidR="00C00AC1" w:rsidRPr="00C00AC1" w:rsidRDefault="00C00AC1" w:rsidP="00C00AC1">
      <w:pPr>
        <w:pStyle w:val="Prrafocomn"/>
        <w:rPr>
          <w:bCs/>
        </w:rPr>
      </w:pPr>
      <w:r w:rsidRPr="00C00AC1">
        <w:rPr>
          <w:bCs/>
        </w:rPr>
        <w:t>Finally, findings from both the tabulated results were integrated to offer a nuanced view of the impact of sociocultural and academic factors on student mental health. Cross-study comparisons were facilitated through a series of thematic maps and graphs that visually represented key trends and discrepancies.</w:t>
      </w:r>
    </w:p>
    <w:p w14:paraId="7AB0111A" w14:textId="6CA53010" w:rsidR="00C00AC1" w:rsidRDefault="00C00AC1" w:rsidP="00C00AC1">
      <w:pPr>
        <w:pStyle w:val="Prrafocomn"/>
        <w:rPr>
          <w:bCs/>
        </w:rPr>
      </w:pPr>
      <w:r w:rsidRPr="00C00AC1">
        <w:rPr>
          <w:bCs/>
        </w:rPr>
        <w:t>Overall, the synthesis methods used in this systematic literature review were tailored to provide a rigorous and comprehensive analysis of existing evidence. By employing narrative synthesis, the methods were well-suited to deal with the multifaceted data available. The results provide a robust foundation for future research, and particularly for shaping interventions and policies aimed at improving student mental health.</w:t>
      </w:r>
    </w:p>
    <w:p w14:paraId="1831BB45" w14:textId="251FD884" w:rsidR="00AD4D68" w:rsidRDefault="00AD4D68" w:rsidP="00C00AC1">
      <w:pPr>
        <w:pStyle w:val="Prrafocomn"/>
        <w:rPr>
          <w:bCs/>
        </w:rPr>
      </w:pPr>
    </w:p>
    <w:p w14:paraId="51C1F6CD" w14:textId="3EC57007" w:rsidR="00AD4D68" w:rsidRDefault="00AD4D68" w:rsidP="00C00AC1">
      <w:pPr>
        <w:pStyle w:val="Prrafocomn"/>
        <w:rPr>
          <w:bCs/>
        </w:rPr>
      </w:pPr>
    </w:p>
    <w:p w14:paraId="37678C0B" w14:textId="415F6D49" w:rsidR="00AD4D68" w:rsidRDefault="00AD4D68" w:rsidP="00C00AC1">
      <w:pPr>
        <w:pStyle w:val="Prrafocomn"/>
        <w:rPr>
          <w:bCs/>
        </w:rPr>
      </w:pPr>
    </w:p>
    <w:p w14:paraId="04F04E28" w14:textId="72AC2C7C" w:rsidR="00AD4D68" w:rsidRDefault="00AD4D68" w:rsidP="00C00AC1">
      <w:pPr>
        <w:pStyle w:val="Prrafocomn"/>
        <w:rPr>
          <w:bCs/>
        </w:rPr>
      </w:pPr>
    </w:p>
    <w:p w14:paraId="52339585" w14:textId="77777777" w:rsidR="00AD4D68" w:rsidRPr="00C00AC1" w:rsidRDefault="00AD4D68" w:rsidP="00C00AC1">
      <w:pPr>
        <w:pStyle w:val="Prrafocomn"/>
        <w:rPr>
          <w:bCs/>
        </w:rPr>
      </w:pPr>
    </w:p>
    <w:p w14:paraId="4F8D0682" w14:textId="77777777" w:rsidR="00C00AC1" w:rsidRPr="00554701" w:rsidRDefault="00C00AC1" w:rsidP="00C00AC1">
      <w:pPr>
        <w:pStyle w:val="Ttulosinternos"/>
        <w:rPr>
          <w:lang w:val="en-US"/>
        </w:rPr>
      </w:pPr>
      <w:r w:rsidRPr="00554701">
        <w:rPr>
          <w:lang w:val="en-US"/>
        </w:rPr>
        <w:t>Results</w:t>
      </w:r>
    </w:p>
    <w:p w14:paraId="703F9100" w14:textId="77777777" w:rsidR="00C00AC1" w:rsidRPr="00554701" w:rsidRDefault="00C00AC1" w:rsidP="00C00AC1">
      <w:pPr>
        <w:pStyle w:val="SubtituloInterno"/>
        <w:rPr>
          <w:lang w:val="en-US"/>
        </w:rPr>
      </w:pPr>
      <w:r w:rsidRPr="00554701">
        <w:rPr>
          <w:lang w:val="en-US"/>
        </w:rPr>
        <w:t xml:space="preserve">Studies Selection </w:t>
      </w:r>
    </w:p>
    <w:p w14:paraId="51AA9CCB" w14:textId="77777777" w:rsidR="00C00AC1" w:rsidRPr="00C00AC1" w:rsidRDefault="00C00AC1" w:rsidP="00C00AC1">
      <w:pPr>
        <w:pStyle w:val="Prrafocomn"/>
        <w:rPr>
          <w:bCs/>
        </w:rPr>
      </w:pPr>
      <w:r w:rsidRPr="00C00AC1">
        <w:rPr>
          <w:bCs/>
        </w:rPr>
        <w:t>To identify eligible studies for inclusion in this systematic review, a systematic literature search was conducted across potentially relevant databases. A total of 392 records were identified through these searches, and after removing duplicates, 365 studies were selected based on their titles and abstracts. However, upon full-text evaluation of 47 articles, 318 were subsequently excluded based on their failure to meet the pre-established inclusion criteria regarding sample, construct examined, outcome variables, publication date, and study design.</w:t>
      </w:r>
    </w:p>
    <w:p w14:paraId="2DEB9DAC" w14:textId="02BF087E" w:rsidR="0021543A" w:rsidRDefault="00C00AC1" w:rsidP="00C00AC1">
      <w:pPr>
        <w:pStyle w:val="Prrafocomn"/>
        <w:rPr>
          <w:bCs/>
        </w:rPr>
      </w:pPr>
      <w:r w:rsidRPr="00C00AC1">
        <w:rPr>
          <w:bCs/>
        </w:rPr>
        <w:t>The remaining 47 articles were then subjected to a rigorous evaluation process, with three reviewers assessing them against the established criteria. Of these, 15 were excluded for not examining sociocultural and academic factors as predictors in the analysis, not assessing depression, anxiety, or suicidal ideation as outcome variables, or not using validated measures to assess outcome variables. To further expand the pool of eligible studies, a snowball search was conducted on the references of the selected articles. No additional papers meeting the inclusion criteria were identified through this process. As a result of these selection procedures, 32 articles were ultimately included in this systematic review, as illustrated in Figure 1.</w:t>
      </w:r>
    </w:p>
    <w:p w14:paraId="75B58BDB" w14:textId="612079D8" w:rsidR="00AD4D68" w:rsidRPr="00AD4D68" w:rsidRDefault="00AD4D68" w:rsidP="00C00AC1">
      <w:pPr>
        <w:pStyle w:val="Prrafocomn"/>
        <w:rPr>
          <w:bCs/>
        </w:rPr>
      </w:pPr>
      <w:r w:rsidRPr="00AD4D68">
        <w:rPr>
          <w:bCs/>
        </w:rPr>
        <w:t>Among the studies that were excluded, 77 did not include college students in their sample, 71 did not examine the investigated constructs, and 75 did not assess depression, anxiety, or suicidal ideation as outcome variables. Furthermore, 23 studies were excluded because they were not published within the last five years, and 72 did not meet eligibility criteria regarding study design. In addition to these exclusions, another 15 studies were removed from the review. These studies did not examine the investigated constructs and did not resort to validated measures. It is important to note that only studies that met the inclusion criteria were considered for this review, as they were deemed most relevant to the research question at hand.</w:t>
      </w:r>
    </w:p>
    <w:p w14:paraId="42CDBBAE" w14:textId="0D28EE45" w:rsidR="00AD4D68" w:rsidRDefault="00AD4D68" w:rsidP="00C00AC1">
      <w:pPr>
        <w:pStyle w:val="Prrafocomn"/>
        <w:rPr>
          <w:bCs/>
        </w:rPr>
      </w:pPr>
    </w:p>
    <w:p w14:paraId="76497CA5" w14:textId="43617CDA" w:rsidR="00AD4D68" w:rsidRDefault="00AD4D68" w:rsidP="00C00AC1">
      <w:pPr>
        <w:pStyle w:val="Prrafocomn"/>
        <w:rPr>
          <w:bCs/>
        </w:rPr>
      </w:pPr>
    </w:p>
    <w:p w14:paraId="0DFF7CBB" w14:textId="3A5502B1" w:rsidR="00AD4D68" w:rsidRDefault="00AD4D68" w:rsidP="00C00AC1">
      <w:pPr>
        <w:pStyle w:val="Prrafocomn"/>
        <w:rPr>
          <w:bCs/>
        </w:rPr>
      </w:pPr>
    </w:p>
    <w:p w14:paraId="64D1C071" w14:textId="77777777" w:rsidR="00155615" w:rsidRDefault="00155615" w:rsidP="00BE3F00">
      <w:pPr>
        <w:spacing w:line="360" w:lineRule="auto"/>
        <w:rPr>
          <w:b/>
          <w:bCs/>
          <w:lang w:val="en-US"/>
        </w:rPr>
      </w:pPr>
    </w:p>
    <w:p w14:paraId="1690C041" w14:textId="77777777" w:rsidR="00155615" w:rsidRDefault="00155615" w:rsidP="00BE3F00">
      <w:pPr>
        <w:spacing w:line="360" w:lineRule="auto"/>
        <w:rPr>
          <w:b/>
          <w:bCs/>
          <w:lang w:val="en-US"/>
        </w:rPr>
      </w:pPr>
    </w:p>
    <w:p w14:paraId="648EF0ED" w14:textId="639642E2" w:rsidR="00BE3F00" w:rsidRPr="00C837E0" w:rsidRDefault="00BE3F00" w:rsidP="00BE3F00">
      <w:pPr>
        <w:spacing w:line="360" w:lineRule="auto"/>
        <w:rPr>
          <w:lang w:val="en-US"/>
        </w:rPr>
      </w:pPr>
      <w:r w:rsidRPr="00C837E0">
        <w:rPr>
          <w:b/>
          <w:bCs/>
          <w:lang w:val="en-US"/>
        </w:rPr>
        <w:t>Figure 1</w:t>
      </w:r>
    </w:p>
    <w:p w14:paraId="5ABDAB02" w14:textId="77777777" w:rsidR="00BE3F00" w:rsidRPr="00E339E7" w:rsidRDefault="00BE3F00" w:rsidP="00BE3F00">
      <w:pPr>
        <w:spacing w:line="360" w:lineRule="auto"/>
        <w:rPr>
          <w:i/>
          <w:iCs/>
          <w:lang w:val="en-US"/>
        </w:rPr>
      </w:pPr>
      <w:r w:rsidRPr="00E339E7">
        <w:rPr>
          <w:i/>
          <w:iCs/>
          <w:lang w:val="en-US"/>
        </w:rPr>
        <w:t>Flowchart of studies selection process</w:t>
      </w:r>
    </w:p>
    <w:p w14:paraId="39564FAE" w14:textId="77777777" w:rsidR="00BE3F00" w:rsidRPr="00C837E0" w:rsidRDefault="00BE3F00" w:rsidP="00BE3F00">
      <w:pPr>
        <w:spacing w:line="360" w:lineRule="auto"/>
        <w:rPr>
          <w:lang w:val="en-US"/>
        </w:rPr>
      </w:pPr>
      <w:r>
        <w:rPr>
          <w:noProof/>
          <w:lang w:val="en-US" w:eastAsia="en-US"/>
        </w:rPr>
        <mc:AlternateContent>
          <mc:Choice Requires="wpg">
            <w:drawing>
              <wp:anchor distT="0" distB="0" distL="114300" distR="114300" simplePos="0" relativeHeight="251668480" behindDoc="0" locked="0" layoutInCell="1" allowOverlap="1" wp14:anchorId="14494B0B" wp14:editId="39A70A85">
                <wp:simplePos x="0" y="0"/>
                <wp:positionH relativeFrom="margin">
                  <wp:align>right</wp:align>
                </wp:positionH>
                <wp:positionV relativeFrom="paragraph">
                  <wp:posOffset>102870</wp:posOffset>
                </wp:positionV>
                <wp:extent cx="5213350" cy="4845050"/>
                <wp:effectExtent l="0" t="0" r="25400" b="12700"/>
                <wp:wrapNone/>
                <wp:docPr id="1029811568" name="Agrupar 1"/>
                <wp:cNvGraphicFramePr/>
                <a:graphic xmlns:a="http://schemas.openxmlformats.org/drawingml/2006/main">
                  <a:graphicData uri="http://schemas.microsoft.com/office/word/2010/wordprocessingGroup">
                    <wpg:wgp>
                      <wpg:cNvGrpSpPr/>
                      <wpg:grpSpPr>
                        <a:xfrm>
                          <a:off x="0" y="0"/>
                          <a:ext cx="5213350" cy="4845050"/>
                          <a:chOff x="0" y="0"/>
                          <a:chExt cx="4839714" cy="5699669"/>
                        </a:xfrm>
                      </wpg:grpSpPr>
                      <wps:wsp>
                        <wps:cNvPr id="1220304493" name="Rectangle 1"/>
                        <wps:cNvSpPr/>
                        <wps:spPr>
                          <a:xfrm>
                            <a:off x="462213" y="359924"/>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B4DE53"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cords identified from:</w:t>
                              </w:r>
                            </w:p>
                            <w:p w14:paraId="31C1E80D" w14:textId="77777777" w:rsidR="00554701" w:rsidRPr="00C837E0" w:rsidRDefault="00554701" w:rsidP="00BE3F00">
                              <w:pPr>
                                <w:ind w:left="284"/>
                                <w:rPr>
                                  <w:color w:val="000000" w:themeColor="text1"/>
                                  <w:sz w:val="20"/>
                                  <w:szCs w:val="20"/>
                                  <w:lang w:val="en-US"/>
                                </w:rPr>
                              </w:pPr>
                              <w:r w:rsidRPr="004C7778">
                                <w:rPr>
                                  <w:color w:val="000000" w:themeColor="text1"/>
                                  <w:sz w:val="20"/>
                                  <w:szCs w:val="20"/>
                                  <w:lang w:val="en-US"/>
                                </w:rPr>
                                <w:t>PubMed</w:t>
                              </w:r>
                              <w:r w:rsidRPr="004C7778">
                                <w:rPr>
                                  <w:sz w:val="20"/>
                                  <w:szCs w:val="20"/>
                                  <w:lang w:val="en-US"/>
                                </w:rPr>
                                <w:t xml:space="preserve"> </w:t>
                              </w:r>
                              <w:r w:rsidRPr="004C7778">
                                <w:rPr>
                                  <w:color w:val="000000" w:themeColor="text1"/>
                                  <w:sz w:val="20"/>
                                  <w:szCs w:val="20"/>
                                  <w:lang w:val="en-US"/>
                                </w:rPr>
                                <w:t>(n = 197)</w:t>
                              </w:r>
                            </w:p>
                            <w:p w14:paraId="76F01109"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Web Of Science (n = 86)</w:t>
                              </w:r>
                            </w:p>
                            <w:p w14:paraId="72CA900F"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Scopus (n = 99)</w:t>
                              </w:r>
                            </w:p>
                            <w:p w14:paraId="60059126"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PsycINFO (n = 10)</w:t>
                              </w:r>
                            </w:p>
                            <w:p w14:paraId="509E48D4"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Total number of records (n = 392)</w:t>
                              </w:r>
                            </w:p>
                            <w:p w14:paraId="635CC7AD" w14:textId="77777777" w:rsidR="00554701" w:rsidRPr="004C7778" w:rsidRDefault="00554701" w:rsidP="00BE3F00">
                              <w:pPr>
                                <w:ind w:left="284"/>
                                <w:rPr>
                                  <w:color w:val="000000" w:themeColor="text1"/>
                                  <w:sz w:val="20"/>
                                  <w:szCs w:val="20"/>
                                  <w:lang w:val="en-US"/>
                                </w:rPr>
                              </w:pPr>
                            </w:p>
                            <w:p w14:paraId="79652FCE" w14:textId="77777777" w:rsidR="00554701" w:rsidRPr="004C7778" w:rsidRDefault="00554701" w:rsidP="00BE3F00">
                              <w:pPr>
                                <w:ind w:left="284"/>
                                <w:rPr>
                                  <w:color w:val="000000" w:themeColor="text1"/>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145498" name="Rectangle 2"/>
                        <wps:cNvSpPr/>
                        <wps:spPr>
                          <a:xfrm>
                            <a:off x="2933039" y="359924"/>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0A81C"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 xml:space="preserve">Records removed </w:t>
                              </w:r>
                              <w:r w:rsidRPr="00C837E0">
                                <w:rPr>
                                  <w:i/>
                                  <w:iCs/>
                                  <w:color w:val="000000" w:themeColor="text1"/>
                                  <w:sz w:val="20"/>
                                  <w:szCs w:val="20"/>
                                  <w:lang w:val="en-US"/>
                                </w:rPr>
                                <w:t>before screening</w:t>
                              </w:r>
                              <w:r w:rsidRPr="00C837E0">
                                <w:rPr>
                                  <w:color w:val="000000" w:themeColor="text1"/>
                                  <w:sz w:val="20"/>
                                  <w:szCs w:val="20"/>
                                  <w:lang w:val="en-US"/>
                                </w:rPr>
                                <w:t>:</w:t>
                              </w:r>
                            </w:p>
                            <w:p w14:paraId="2CDE058D"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Duplicate records removed (n =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402143" name="Rectangle 3"/>
                        <wps:cNvSpPr/>
                        <wps:spPr>
                          <a:xfrm>
                            <a:off x="462213" y="192607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1FA554" w14:textId="77777777" w:rsidR="00554701" w:rsidRPr="004C7778" w:rsidRDefault="00554701" w:rsidP="00BE3F00">
                              <w:pPr>
                                <w:rPr>
                                  <w:color w:val="000000" w:themeColor="text1"/>
                                  <w:sz w:val="20"/>
                                  <w:szCs w:val="20"/>
                                </w:rPr>
                              </w:pPr>
                              <w:r w:rsidRPr="004C7778">
                                <w:rPr>
                                  <w:color w:val="000000" w:themeColor="text1"/>
                                  <w:sz w:val="20"/>
                                  <w:szCs w:val="20"/>
                                </w:rPr>
                                <w:t>Records screened</w:t>
                              </w:r>
                            </w:p>
                            <w:p w14:paraId="5C168086" w14:textId="77777777" w:rsidR="00554701" w:rsidRPr="004C7778" w:rsidRDefault="00554701" w:rsidP="00BE3F00">
                              <w:pPr>
                                <w:rPr>
                                  <w:color w:val="000000" w:themeColor="text1"/>
                                  <w:sz w:val="20"/>
                                  <w:szCs w:val="20"/>
                                </w:rPr>
                              </w:pPr>
                              <w:r w:rsidRPr="004C7778">
                                <w:rPr>
                                  <w:color w:val="000000" w:themeColor="text1"/>
                                  <w:sz w:val="20"/>
                                  <w:szCs w:val="20"/>
                                </w:rPr>
                                <w:t>(n = 3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9114673" name="Rectangle 4"/>
                        <wps:cNvSpPr/>
                        <wps:spPr>
                          <a:xfrm>
                            <a:off x="2942767" y="192607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983ED7" w14:textId="77777777" w:rsidR="00554701" w:rsidRPr="004C7778" w:rsidRDefault="00554701" w:rsidP="00BE3F00">
                              <w:pPr>
                                <w:rPr>
                                  <w:color w:val="000000" w:themeColor="text1"/>
                                  <w:sz w:val="20"/>
                                  <w:szCs w:val="20"/>
                                </w:rPr>
                              </w:pPr>
                              <w:r w:rsidRPr="004C7778">
                                <w:rPr>
                                  <w:color w:val="000000" w:themeColor="text1"/>
                                  <w:sz w:val="20"/>
                                  <w:szCs w:val="20"/>
                                </w:rPr>
                                <w:t>Records excluded</w:t>
                              </w:r>
                            </w:p>
                            <w:p w14:paraId="7CAF8EBA" w14:textId="77777777" w:rsidR="00554701" w:rsidRPr="004C7778" w:rsidRDefault="00554701" w:rsidP="00BE3F00">
                              <w:pPr>
                                <w:rPr>
                                  <w:color w:val="000000" w:themeColor="text1"/>
                                  <w:sz w:val="20"/>
                                  <w:szCs w:val="20"/>
                                </w:rPr>
                              </w:pPr>
                              <w:r w:rsidRPr="004C7778">
                                <w:rPr>
                                  <w:color w:val="000000" w:themeColor="text1"/>
                                  <w:sz w:val="20"/>
                                  <w:szCs w:val="20"/>
                                </w:rPr>
                                <w:t>(n = 3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097733" name="Rectangle 5"/>
                        <wps:cNvSpPr/>
                        <wps:spPr>
                          <a:xfrm>
                            <a:off x="462213" y="2782111"/>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99A367"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ports sought for retrieval</w:t>
                              </w:r>
                            </w:p>
                            <w:p w14:paraId="731E9A54"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n = 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0416445" name="Rectangle 6"/>
                        <wps:cNvSpPr/>
                        <wps:spPr>
                          <a:xfrm>
                            <a:off x="2952494" y="2801566"/>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70CC98" w14:textId="77777777" w:rsidR="00554701" w:rsidRPr="004C7778" w:rsidRDefault="00554701" w:rsidP="00BE3F00">
                              <w:pPr>
                                <w:rPr>
                                  <w:color w:val="000000" w:themeColor="text1"/>
                                  <w:sz w:val="20"/>
                                  <w:szCs w:val="20"/>
                                </w:rPr>
                              </w:pPr>
                              <w:r w:rsidRPr="004C7778">
                                <w:rPr>
                                  <w:color w:val="000000" w:themeColor="text1"/>
                                  <w:sz w:val="20"/>
                                  <w:szCs w:val="20"/>
                                </w:rPr>
                                <w:t>Reports not retrieved</w:t>
                              </w:r>
                            </w:p>
                            <w:p w14:paraId="22659D4A" w14:textId="77777777" w:rsidR="00554701" w:rsidRPr="004C7778" w:rsidRDefault="00554701" w:rsidP="00BE3F00">
                              <w:pPr>
                                <w:rPr>
                                  <w:color w:val="000000" w:themeColor="text1"/>
                                  <w:sz w:val="20"/>
                                  <w:szCs w:val="20"/>
                                </w:rPr>
                              </w:pPr>
                              <w:r w:rsidRPr="004C7778">
                                <w:rPr>
                                  <w:color w:val="000000" w:themeColor="text1"/>
                                  <w:sz w:val="20"/>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3458928" name="Rectangle 8"/>
                        <wps:cNvSpPr/>
                        <wps:spPr>
                          <a:xfrm>
                            <a:off x="462213" y="361869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DBAF03"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ports assessed for eligibility</w:t>
                              </w:r>
                            </w:p>
                            <w:p w14:paraId="0ED5CEEC"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n = 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287537" name="Rectangle 9"/>
                        <wps:cNvSpPr/>
                        <wps:spPr>
                          <a:xfrm>
                            <a:off x="2952494" y="361869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362F8F"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ports excluded: (n = 15)</w:t>
                              </w:r>
                            </w:p>
                            <w:p w14:paraId="03CB6D39"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Reason:</w:t>
                              </w:r>
                            </w:p>
                            <w:p w14:paraId="2E29E93E"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Did not examine the investigated constructs (n = 8)</w:t>
                              </w:r>
                            </w:p>
                            <w:p w14:paraId="18E5B895"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Did not resort to validated measures (n = 7)</w:t>
                              </w:r>
                            </w:p>
                            <w:p w14:paraId="3FE6E36D" w14:textId="77777777" w:rsidR="00554701" w:rsidRPr="00C837E0" w:rsidRDefault="00554701" w:rsidP="00BE3F00">
                              <w:pPr>
                                <w:ind w:left="284"/>
                                <w:rPr>
                                  <w:color w:val="000000" w:themeColor="text1"/>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2998819" name="Rectangle 13"/>
                        <wps:cNvSpPr/>
                        <wps:spPr>
                          <a:xfrm>
                            <a:off x="442758" y="4941652"/>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BA4FF"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Studies included in review</w:t>
                              </w:r>
                            </w:p>
                            <w:p w14:paraId="2D55ABF8"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n = 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4547207" name="Straight Arrow Connector 14"/>
                        <wps:cNvCnPr/>
                        <wps:spPr>
                          <a:xfrm>
                            <a:off x="2349379" y="99060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18609" name="Straight Arrow Connector 15"/>
                        <wps:cNvCnPr/>
                        <wps:spPr>
                          <a:xfrm>
                            <a:off x="2349379" y="218710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7272023" name="Straight Arrow Connector 16"/>
                        <wps:cNvCnPr/>
                        <wps:spPr>
                          <a:xfrm>
                            <a:off x="2359107" y="3052864"/>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4736943" name="Straight Arrow Connector 17"/>
                        <wps:cNvCnPr/>
                        <wps:spPr>
                          <a:xfrm>
                            <a:off x="2378562" y="3899171"/>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2764781" name="Flowchart: Alternate Process 29"/>
                        <wps:cNvSpPr/>
                        <wps:spPr>
                          <a:xfrm>
                            <a:off x="462195" y="0"/>
                            <a:ext cx="4345229" cy="347555"/>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5081FBA" w14:textId="77777777" w:rsidR="00554701" w:rsidRPr="00C837E0" w:rsidRDefault="00554701" w:rsidP="00BE3F00">
                              <w:pPr>
                                <w:jc w:val="center"/>
                                <w:rPr>
                                  <w:b/>
                                  <w:color w:val="000000" w:themeColor="text1"/>
                                  <w:sz w:val="20"/>
                                  <w:szCs w:val="20"/>
                                  <w:lang w:val="en-US"/>
                                </w:rPr>
                              </w:pPr>
                              <w:r w:rsidRPr="00C837E0">
                                <w:rPr>
                                  <w:b/>
                                  <w:color w:val="000000" w:themeColor="text1"/>
                                  <w:sz w:val="20"/>
                                  <w:szCs w:val="20"/>
                                  <w:lang w:val="en-US"/>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1373992" name="Flowchart: Alternate Process 31"/>
                        <wps:cNvSpPr/>
                        <wps:spPr>
                          <a:xfrm rot="16200000">
                            <a:off x="-502196" y="854663"/>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80CD32" w14:textId="77777777" w:rsidR="00554701" w:rsidRPr="004C7778" w:rsidRDefault="00554701" w:rsidP="00BE3F00">
                              <w:pPr>
                                <w:jc w:val="center"/>
                                <w:rPr>
                                  <w:b/>
                                  <w:color w:val="000000" w:themeColor="text1"/>
                                  <w:sz w:val="20"/>
                                  <w:szCs w:val="20"/>
                                </w:rPr>
                              </w:pPr>
                              <w:r w:rsidRPr="004C7778">
                                <w:rPr>
                                  <w:b/>
                                  <w:color w:val="000000" w:themeColor="text1"/>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1132906" name="Flowchart: Alternate Process 32"/>
                        <wps:cNvSpPr/>
                        <wps:spPr>
                          <a:xfrm rot="16200000">
                            <a:off x="-1262223" y="3226942"/>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E5047C1" w14:textId="77777777" w:rsidR="00554701" w:rsidRPr="004C7778" w:rsidRDefault="00554701" w:rsidP="00BE3F00">
                              <w:pPr>
                                <w:jc w:val="center"/>
                                <w:rPr>
                                  <w:b/>
                                  <w:color w:val="000000" w:themeColor="text1"/>
                                  <w:sz w:val="20"/>
                                  <w:szCs w:val="20"/>
                                </w:rPr>
                              </w:pPr>
                              <w:r w:rsidRPr="004C7778">
                                <w:rPr>
                                  <w:b/>
                                  <w:color w:val="000000" w:themeColor="text1"/>
                                  <w:sz w:val="20"/>
                                  <w:szCs w:val="20"/>
                                </w:rPr>
                                <w:t>Screening</w:t>
                              </w:r>
                            </w:p>
                            <w:p w14:paraId="18DD9D78" w14:textId="77777777" w:rsidR="00554701" w:rsidRPr="004C7778" w:rsidRDefault="00554701" w:rsidP="00BE3F00">
                              <w:pPr>
                                <w:rPr>
                                  <w:b/>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828626" name="Flowchart: Alternate Process 33"/>
                        <wps:cNvSpPr/>
                        <wps:spPr>
                          <a:xfrm rot="16200000">
                            <a:off x="-236908" y="5186113"/>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9D053EF" w14:textId="77777777" w:rsidR="00554701" w:rsidRPr="004C7778" w:rsidRDefault="00554701" w:rsidP="00BE3F00">
                              <w:pPr>
                                <w:jc w:val="center"/>
                                <w:rPr>
                                  <w:b/>
                                  <w:color w:val="000000" w:themeColor="text1"/>
                                  <w:sz w:val="20"/>
                                  <w:szCs w:val="20"/>
                                </w:rPr>
                              </w:pPr>
                              <w:r w:rsidRPr="004C7778">
                                <w:rPr>
                                  <w:b/>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8131365" name="Straight Arrow Connector 27"/>
                        <wps:cNvCnPr/>
                        <wps:spPr>
                          <a:xfrm>
                            <a:off x="1297171" y="1634247"/>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3141275" name="Straight Arrow Connector 35"/>
                        <wps:cNvCnPr/>
                        <wps:spPr>
                          <a:xfrm>
                            <a:off x="1297171" y="2480554"/>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8395451" name="Straight Arrow Connector 36"/>
                        <wps:cNvCnPr/>
                        <wps:spPr>
                          <a:xfrm>
                            <a:off x="1306899" y="331713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6914525" name="Straight Arrow Connector 19"/>
                        <wps:cNvCnPr/>
                        <wps:spPr>
                          <a:xfrm>
                            <a:off x="1297171" y="4163439"/>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494B0B" id="Agrupar 1" o:spid="_x0000_s1026" style="position:absolute;margin-left:359.3pt;margin-top:8.1pt;width:410.5pt;height:381.5pt;z-index:251668480;mso-position-horizontal:right;mso-position-horizontal-relative:margin;mso-width-relative:margin;mso-height-relative:margin" coordsize="48397,56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">
                <v:rect id="Rectangle 1" o:spid="_x0000_s1027" style="position:absolute;left:4622;top:3599;width:18872;height:12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" filled="f" strokecolor="black [3213]" strokeweight="1pt">
                  <v:textbox>
                    <w:txbxContent>
                      <w:p w14:paraId="2CB4DE53"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cords identified from:</w:t>
                        </w:r>
                      </w:p>
                      <w:p w14:paraId="31C1E80D" w14:textId="77777777" w:rsidR="00554701" w:rsidRPr="00C837E0" w:rsidRDefault="00554701" w:rsidP="00BE3F00">
                        <w:pPr>
                          <w:ind w:left="284"/>
                          <w:rPr>
                            <w:color w:val="000000" w:themeColor="text1"/>
                            <w:sz w:val="20"/>
                            <w:szCs w:val="20"/>
                            <w:lang w:val="en-US"/>
                          </w:rPr>
                        </w:pPr>
                        <w:r w:rsidRPr="004C7778">
                          <w:rPr>
                            <w:color w:val="000000" w:themeColor="text1"/>
                            <w:sz w:val="20"/>
                            <w:szCs w:val="20"/>
                            <w:lang w:val="en-US"/>
                          </w:rPr>
                          <w:t>PubMed</w:t>
                        </w:r>
                        <w:r w:rsidRPr="004C7778">
                          <w:rPr>
                            <w:sz w:val="20"/>
                            <w:szCs w:val="20"/>
                            <w:lang w:val="en-US"/>
                          </w:rPr>
                          <w:t xml:space="preserve"> </w:t>
                        </w:r>
                        <w:r w:rsidRPr="004C7778">
                          <w:rPr>
                            <w:color w:val="000000" w:themeColor="text1"/>
                            <w:sz w:val="20"/>
                            <w:szCs w:val="20"/>
                            <w:lang w:val="en-US"/>
                          </w:rPr>
                          <w:t>(n = 197)</w:t>
                        </w:r>
                      </w:p>
                      <w:p w14:paraId="76F01109"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 xml:space="preserve">Web </w:t>
                        </w:r>
                        <w:proofErr w:type="gramStart"/>
                        <w:r w:rsidRPr="004C7778">
                          <w:rPr>
                            <w:color w:val="000000" w:themeColor="text1"/>
                            <w:sz w:val="20"/>
                            <w:szCs w:val="20"/>
                            <w:lang w:val="en-US"/>
                          </w:rPr>
                          <w:t>Of</w:t>
                        </w:r>
                        <w:proofErr w:type="gramEnd"/>
                        <w:r w:rsidRPr="004C7778">
                          <w:rPr>
                            <w:color w:val="000000" w:themeColor="text1"/>
                            <w:sz w:val="20"/>
                            <w:szCs w:val="20"/>
                            <w:lang w:val="en-US"/>
                          </w:rPr>
                          <w:t xml:space="preserve"> Science (n = 86)</w:t>
                        </w:r>
                      </w:p>
                      <w:p w14:paraId="72CA900F"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Scopus (n = 99)</w:t>
                        </w:r>
                      </w:p>
                      <w:p w14:paraId="60059126" w14:textId="77777777" w:rsidR="00554701" w:rsidRPr="004C7778" w:rsidRDefault="00554701" w:rsidP="00BE3F00">
                        <w:pPr>
                          <w:ind w:left="284"/>
                          <w:rPr>
                            <w:color w:val="000000" w:themeColor="text1"/>
                            <w:sz w:val="20"/>
                            <w:szCs w:val="20"/>
                            <w:lang w:val="en-US"/>
                          </w:rPr>
                        </w:pPr>
                        <w:proofErr w:type="spellStart"/>
                        <w:r w:rsidRPr="004C7778">
                          <w:rPr>
                            <w:color w:val="000000" w:themeColor="text1"/>
                            <w:sz w:val="20"/>
                            <w:szCs w:val="20"/>
                            <w:lang w:val="en-US"/>
                          </w:rPr>
                          <w:t>PsycINFO</w:t>
                        </w:r>
                        <w:proofErr w:type="spellEnd"/>
                        <w:r w:rsidRPr="004C7778">
                          <w:rPr>
                            <w:color w:val="000000" w:themeColor="text1"/>
                            <w:sz w:val="20"/>
                            <w:szCs w:val="20"/>
                            <w:lang w:val="en-US"/>
                          </w:rPr>
                          <w:t xml:space="preserve"> (n = 10)</w:t>
                        </w:r>
                      </w:p>
                      <w:p w14:paraId="509E48D4" w14:textId="77777777" w:rsidR="00554701" w:rsidRPr="004C7778" w:rsidRDefault="00554701" w:rsidP="00BE3F00">
                        <w:pPr>
                          <w:ind w:left="284"/>
                          <w:rPr>
                            <w:color w:val="000000" w:themeColor="text1"/>
                            <w:sz w:val="20"/>
                            <w:szCs w:val="20"/>
                            <w:lang w:val="en-US"/>
                          </w:rPr>
                        </w:pPr>
                        <w:r w:rsidRPr="004C7778">
                          <w:rPr>
                            <w:color w:val="000000" w:themeColor="text1"/>
                            <w:sz w:val="20"/>
                            <w:szCs w:val="20"/>
                            <w:lang w:val="en-US"/>
                          </w:rPr>
                          <w:t>Total number of records (n = 392)</w:t>
                        </w:r>
                      </w:p>
                      <w:p w14:paraId="635CC7AD" w14:textId="77777777" w:rsidR="00554701" w:rsidRPr="004C7778" w:rsidRDefault="00554701" w:rsidP="00BE3F00">
                        <w:pPr>
                          <w:ind w:left="284"/>
                          <w:rPr>
                            <w:color w:val="000000" w:themeColor="text1"/>
                            <w:sz w:val="20"/>
                            <w:szCs w:val="20"/>
                            <w:lang w:val="en-US"/>
                          </w:rPr>
                        </w:pPr>
                      </w:p>
                      <w:p w14:paraId="79652FCE" w14:textId="77777777" w:rsidR="00554701" w:rsidRPr="004C7778" w:rsidRDefault="00554701" w:rsidP="00BE3F00">
                        <w:pPr>
                          <w:ind w:left="284"/>
                          <w:rPr>
                            <w:color w:val="000000" w:themeColor="text1"/>
                            <w:sz w:val="20"/>
                            <w:szCs w:val="20"/>
                            <w:lang w:val="en-US"/>
                          </w:rPr>
                        </w:pPr>
                      </w:p>
                    </w:txbxContent>
                  </v:textbox>
                </v:rect>
                <v:rect id="Rectangle 2" o:spid="_x0000_s1028" style="position:absolute;left:29330;top:3599;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" filled="f" strokecolor="black [3213]" strokeweight="1pt">
                  <v:textbox>
                    <w:txbxContent>
                      <w:p w14:paraId="1120A81C"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 xml:space="preserve">Records removed </w:t>
                        </w:r>
                        <w:r w:rsidRPr="00C837E0">
                          <w:rPr>
                            <w:i/>
                            <w:iCs/>
                            <w:color w:val="000000" w:themeColor="text1"/>
                            <w:sz w:val="20"/>
                            <w:szCs w:val="20"/>
                            <w:lang w:val="en-US"/>
                          </w:rPr>
                          <w:t>before screening</w:t>
                        </w:r>
                        <w:r w:rsidRPr="00C837E0">
                          <w:rPr>
                            <w:color w:val="000000" w:themeColor="text1"/>
                            <w:sz w:val="20"/>
                            <w:szCs w:val="20"/>
                            <w:lang w:val="en-US"/>
                          </w:rPr>
                          <w:t>:</w:t>
                        </w:r>
                      </w:p>
                      <w:p w14:paraId="2CDE058D"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Duplicate records removed (n = 27)</w:t>
                        </w:r>
                      </w:p>
                    </w:txbxContent>
                  </v:textbox>
                </v:rect>
                <v:rect id="Rectangle 3" o:spid="_x0000_s1029" style="position:absolute;left:4622;top:19260;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" filled="f" strokecolor="black [3213]" strokeweight="1pt">
                  <v:textbox>
                    <w:txbxContent>
                      <w:p w14:paraId="5F1FA554" w14:textId="77777777" w:rsidR="00554701" w:rsidRPr="004C7778" w:rsidRDefault="00554701" w:rsidP="00BE3F00">
                        <w:pPr>
                          <w:rPr>
                            <w:color w:val="000000" w:themeColor="text1"/>
                            <w:sz w:val="20"/>
                            <w:szCs w:val="20"/>
                          </w:rPr>
                        </w:pPr>
                        <w:r w:rsidRPr="004C7778">
                          <w:rPr>
                            <w:color w:val="000000" w:themeColor="text1"/>
                            <w:sz w:val="20"/>
                            <w:szCs w:val="20"/>
                          </w:rPr>
                          <w:t xml:space="preserve">Records </w:t>
                        </w:r>
                        <w:proofErr w:type="spellStart"/>
                        <w:r w:rsidRPr="004C7778">
                          <w:rPr>
                            <w:color w:val="000000" w:themeColor="text1"/>
                            <w:sz w:val="20"/>
                            <w:szCs w:val="20"/>
                          </w:rPr>
                          <w:t>screened</w:t>
                        </w:r>
                        <w:proofErr w:type="spellEnd"/>
                      </w:p>
                      <w:p w14:paraId="5C168086" w14:textId="77777777" w:rsidR="00554701" w:rsidRPr="004C7778" w:rsidRDefault="00554701" w:rsidP="00BE3F00">
                        <w:pPr>
                          <w:rPr>
                            <w:color w:val="000000" w:themeColor="text1"/>
                            <w:sz w:val="20"/>
                            <w:szCs w:val="20"/>
                          </w:rPr>
                        </w:pPr>
                        <w:r w:rsidRPr="004C7778">
                          <w:rPr>
                            <w:color w:val="000000" w:themeColor="text1"/>
                            <w:sz w:val="20"/>
                            <w:szCs w:val="20"/>
                          </w:rPr>
                          <w:t>(n = 365)</w:t>
                        </w:r>
                      </w:p>
                    </w:txbxContent>
                  </v:textbox>
                </v:rect>
                <v:rect id="Rectangle 4" o:spid="_x0000_s1030" style="position:absolute;left:29427;top:19260;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" filled="f" strokecolor="black [3213]" strokeweight="1pt">
                  <v:textbox>
                    <w:txbxContent>
                      <w:p w14:paraId="45983ED7" w14:textId="77777777" w:rsidR="00554701" w:rsidRPr="004C7778" w:rsidRDefault="00554701" w:rsidP="00BE3F00">
                        <w:pPr>
                          <w:rPr>
                            <w:color w:val="000000" w:themeColor="text1"/>
                            <w:sz w:val="20"/>
                            <w:szCs w:val="20"/>
                          </w:rPr>
                        </w:pPr>
                        <w:r w:rsidRPr="004C7778">
                          <w:rPr>
                            <w:color w:val="000000" w:themeColor="text1"/>
                            <w:sz w:val="20"/>
                            <w:szCs w:val="20"/>
                          </w:rPr>
                          <w:t xml:space="preserve">Records </w:t>
                        </w:r>
                        <w:proofErr w:type="spellStart"/>
                        <w:r w:rsidRPr="004C7778">
                          <w:rPr>
                            <w:color w:val="000000" w:themeColor="text1"/>
                            <w:sz w:val="20"/>
                            <w:szCs w:val="20"/>
                          </w:rPr>
                          <w:t>excluded</w:t>
                        </w:r>
                        <w:proofErr w:type="spellEnd"/>
                      </w:p>
                      <w:p w14:paraId="7CAF8EBA" w14:textId="77777777" w:rsidR="00554701" w:rsidRPr="004C7778" w:rsidRDefault="00554701" w:rsidP="00BE3F00">
                        <w:pPr>
                          <w:rPr>
                            <w:color w:val="000000" w:themeColor="text1"/>
                            <w:sz w:val="20"/>
                            <w:szCs w:val="20"/>
                          </w:rPr>
                        </w:pPr>
                        <w:r w:rsidRPr="004C7778">
                          <w:rPr>
                            <w:color w:val="000000" w:themeColor="text1"/>
                            <w:sz w:val="20"/>
                            <w:szCs w:val="20"/>
                          </w:rPr>
                          <w:t>(n = 318)</w:t>
                        </w:r>
                      </w:p>
                    </w:txbxContent>
                  </v:textbox>
                </v:rect>
                <v:rect id="Rectangle 5" o:spid="_x0000_s1031" style="position:absolute;left:4622;top:2782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" filled="f" strokecolor="black [3213]" strokeweight="1pt">
                  <v:textbox>
                    <w:txbxContent>
                      <w:p w14:paraId="7A99A367"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ports sought for retrieval</w:t>
                        </w:r>
                      </w:p>
                      <w:p w14:paraId="731E9A54"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n = 47)</w:t>
                        </w:r>
                      </w:p>
                    </w:txbxContent>
                  </v:textbox>
                </v:rect>
                <v:rect id="Rectangle 6" o:spid="_x0000_s1032" style="position:absolute;left:29524;top:28015;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" filled="f" strokecolor="black [3213]" strokeweight="1pt">
                  <v:textbox>
                    <w:txbxContent>
                      <w:p w14:paraId="2070CC98" w14:textId="77777777" w:rsidR="00554701" w:rsidRPr="004C7778" w:rsidRDefault="00554701" w:rsidP="00BE3F00">
                        <w:pPr>
                          <w:rPr>
                            <w:color w:val="000000" w:themeColor="text1"/>
                            <w:sz w:val="20"/>
                            <w:szCs w:val="20"/>
                          </w:rPr>
                        </w:pPr>
                        <w:proofErr w:type="spellStart"/>
                        <w:r w:rsidRPr="004C7778">
                          <w:rPr>
                            <w:color w:val="000000" w:themeColor="text1"/>
                            <w:sz w:val="20"/>
                            <w:szCs w:val="20"/>
                          </w:rPr>
                          <w:t>Reports</w:t>
                        </w:r>
                        <w:proofErr w:type="spellEnd"/>
                        <w:r w:rsidRPr="004C7778">
                          <w:rPr>
                            <w:color w:val="000000" w:themeColor="text1"/>
                            <w:sz w:val="20"/>
                            <w:szCs w:val="20"/>
                          </w:rPr>
                          <w:t xml:space="preserve"> </w:t>
                        </w:r>
                        <w:proofErr w:type="spellStart"/>
                        <w:r w:rsidRPr="004C7778">
                          <w:rPr>
                            <w:color w:val="000000" w:themeColor="text1"/>
                            <w:sz w:val="20"/>
                            <w:szCs w:val="20"/>
                          </w:rPr>
                          <w:t>not</w:t>
                        </w:r>
                        <w:proofErr w:type="spellEnd"/>
                        <w:r w:rsidRPr="004C7778">
                          <w:rPr>
                            <w:color w:val="000000" w:themeColor="text1"/>
                            <w:sz w:val="20"/>
                            <w:szCs w:val="20"/>
                          </w:rPr>
                          <w:t xml:space="preserve"> </w:t>
                        </w:r>
                        <w:proofErr w:type="spellStart"/>
                        <w:r w:rsidRPr="004C7778">
                          <w:rPr>
                            <w:color w:val="000000" w:themeColor="text1"/>
                            <w:sz w:val="20"/>
                            <w:szCs w:val="20"/>
                          </w:rPr>
                          <w:t>retrieved</w:t>
                        </w:r>
                        <w:proofErr w:type="spellEnd"/>
                      </w:p>
                      <w:p w14:paraId="22659D4A" w14:textId="77777777" w:rsidR="00554701" w:rsidRPr="004C7778" w:rsidRDefault="00554701" w:rsidP="00BE3F00">
                        <w:pPr>
                          <w:rPr>
                            <w:color w:val="000000" w:themeColor="text1"/>
                            <w:sz w:val="20"/>
                            <w:szCs w:val="20"/>
                          </w:rPr>
                        </w:pPr>
                        <w:r w:rsidRPr="004C7778">
                          <w:rPr>
                            <w:color w:val="000000" w:themeColor="text1"/>
                            <w:sz w:val="20"/>
                            <w:szCs w:val="20"/>
                          </w:rPr>
                          <w:t>(n = 0)</w:t>
                        </w:r>
                      </w:p>
                    </w:txbxContent>
                  </v:textbox>
                </v:rect>
                <v:rect id="Rectangle 8" o:spid="_x0000_s1033" style="position:absolute;left:4622;top:36186;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" filled="f" strokecolor="black [3213]" strokeweight="1pt">
                  <v:textbox>
                    <w:txbxContent>
                      <w:p w14:paraId="28DBAF03"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ports assessed for eligibility</w:t>
                        </w:r>
                      </w:p>
                      <w:p w14:paraId="0ED5CEEC"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n = 47)</w:t>
                        </w:r>
                      </w:p>
                    </w:txbxContent>
                  </v:textbox>
                </v:rect>
                <v:rect id="Rectangle 9" o:spid="_x0000_s1034" style="position:absolute;left:29524;top:36186;width:18873;height:11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" filled="f" strokecolor="black [3213]" strokeweight="1pt">
                  <v:textbox>
                    <w:txbxContent>
                      <w:p w14:paraId="52362F8F"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Reports excluded: (n = 15)</w:t>
                        </w:r>
                      </w:p>
                      <w:p w14:paraId="03CB6D39"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Reason:</w:t>
                        </w:r>
                      </w:p>
                      <w:p w14:paraId="2E29E93E"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Did not examine the investigated constructs (n = 8)</w:t>
                        </w:r>
                      </w:p>
                      <w:p w14:paraId="18E5B895" w14:textId="77777777" w:rsidR="00554701" w:rsidRPr="00C837E0" w:rsidRDefault="00554701" w:rsidP="00BE3F00">
                        <w:pPr>
                          <w:ind w:left="284"/>
                          <w:rPr>
                            <w:color w:val="000000" w:themeColor="text1"/>
                            <w:sz w:val="20"/>
                            <w:szCs w:val="20"/>
                            <w:lang w:val="en-US"/>
                          </w:rPr>
                        </w:pPr>
                        <w:r w:rsidRPr="00C837E0">
                          <w:rPr>
                            <w:color w:val="000000" w:themeColor="text1"/>
                            <w:sz w:val="20"/>
                            <w:szCs w:val="20"/>
                            <w:lang w:val="en-US"/>
                          </w:rPr>
                          <w:t>Did not resort to validated measures (n = 7)</w:t>
                        </w:r>
                      </w:p>
                      <w:p w14:paraId="3FE6E36D" w14:textId="77777777" w:rsidR="00554701" w:rsidRPr="00C837E0" w:rsidRDefault="00554701" w:rsidP="00BE3F00">
                        <w:pPr>
                          <w:ind w:left="284"/>
                          <w:rPr>
                            <w:color w:val="000000" w:themeColor="text1"/>
                            <w:sz w:val="20"/>
                            <w:szCs w:val="20"/>
                            <w:lang w:val="en-US"/>
                          </w:rPr>
                        </w:pPr>
                      </w:p>
                    </w:txbxContent>
                  </v:textbox>
                </v:rect>
                <v:rect id="Rectangle 13" o:spid="_x0000_s1035" style="position:absolute;left:4427;top:49416;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" filled="f" strokecolor="black [3213]" strokeweight="1pt">
                  <v:textbox>
                    <w:txbxContent>
                      <w:p w14:paraId="48DBA4FF"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Studies included in review</w:t>
                        </w:r>
                      </w:p>
                      <w:p w14:paraId="2D55ABF8" w14:textId="77777777" w:rsidR="00554701" w:rsidRPr="00C837E0" w:rsidRDefault="00554701" w:rsidP="00BE3F00">
                        <w:pPr>
                          <w:rPr>
                            <w:color w:val="000000" w:themeColor="text1"/>
                            <w:sz w:val="20"/>
                            <w:szCs w:val="20"/>
                            <w:lang w:val="en-US"/>
                          </w:rPr>
                        </w:pPr>
                        <w:r w:rsidRPr="00C837E0">
                          <w:rPr>
                            <w:color w:val="000000" w:themeColor="text1"/>
                            <w:sz w:val="20"/>
                            <w:szCs w:val="20"/>
                            <w:lang w:val="en-US"/>
                          </w:rPr>
                          <w:t>(n = 32)</w:t>
                        </w:r>
                      </w:p>
                    </w:txbxContent>
                  </v:textbox>
                </v:rect>
                <v:shapetype id="_x0000_t32" coordsize="21600,21600" o:spt="32" o:oned="t" path="m,l21600,21600e" filled="f">
                  <v:path arrowok="t" fillok="f" o:connecttype="none"/>
                  <o:lock v:ext="edit" shapetype="t"/>
                </v:shapetype>
                <v:shape id="Straight Arrow Connector 14" o:spid="_x0000_s1036" type="#_x0000_t32" style="position:absolute;left:23493;top:9906;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" strokecolor="black [3213]" strokeweight=".5pt">
                  <v:stroke endarrow="block" joinstyle="miter"/>
                </v:shape>
                <v:shape id="Straight Arrow Connector 15" o:spid="_x0000_s1037" type="#_x0000_t32" style="position:absolute;left:23493;top:21871;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" strokecolor="black [3213]" strokeweight=".5pt">
                  <v:stroke endarrow="block" joinstyle="miter"/>
                </v:shape>
                <v:shape id="Straight Arrow Connector 16" o:spid="_x0000_s1038" type="#_x0000_t32" style="position:absolute;left:23591;top:30528;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" strokecolor="black [3213]" strokeweight=".5pt">
                  <v:stroke endarrow="block" joinstyle="miter"/>
                </v:shape>
                <v:shape id="Straight Arrow Connector 17" o:spid="_x0000_s1039" type="#_x0000_t32" style="position:absolute;left:23785;top:38991;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0" type="#_x0000_t176" style="position:absolute;left:4621;width:43453;height:3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" fillcolor="#ffc000 [3207]" strokecolor="#7f5f00 [1607]" strokeweight="1pt">
                  <v:textbox>
                    <w:txbxContent>
                      <w:p w14:paraId="55081FBA" w14:textId="77777777" w:rsidR="00554701" w:rsidRPr="00C837E0" w:rsidRDefault="00554701" w:rsidP="00BE3F00">
                        <w:pPr>
                          <w:jc w:val="center"/>
                          <w:rPr>
                            <w:b/>
                            <w:color w:val="000000" w:themeColor="text1"/>
                            <w:sz w:val="20"/>
                            <w:szCs w:val="20"/>
                            <w:lang w:val="en-US"/>
                          </w:rPr>
                        </w:pPr>
                        <w:r w:rsidRPr="00C837E0">
                          <w:rPr>
                            <w:b/>
                            <w:color w:val="000000" w:themeColor="text1"/>
                            <w:sz w:val="20"/>
                            <w:szCs w:val="20"/>
                            <w:lang w:val="en-US"/>
                          </w:rPr>
                          <w:t>Identification of studies via databases and registers</w:t>
                        </w:r>
                      </w:p>
                    </w:txbxContent>
                  </v:textbox>
                </v:shape>
                <v:shape id="Flowchart: Alternate Process 31" o:spid="_x0000_s1041" type="#_x0000_t176" style="position:absolute;left:-5022;top:8546;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" fillcolor="#9cc2e5 [1944]" strokecolor="black [3213]" strokeweight="1pt">
                  <v:textbox>
                    <w:txbxContent>
                      <w:p w14:paraId="6B80CD32" w14:textId="77777777" w:rsidR="00554701" w:rsidRPr="004C7778" w:rsidRDefault="00554701" w:rsidP="00BE3F00">
                        <w:pPr>
                          <w:jc w:val="center"/>
                          <w:rPr>
                            <w:b/>
                            <w:color w:val="000000" w:themeColor="text1"/>
                            <w:sz w:val="20"/>
                            <w:szCs w:val="20"/>
                          </w:rPr>
                        </w:pPr>
                        <w:proofErr w:type="spellStart"/>
                        <w:r w:rsidRPr="004C7778">
                          <w:rPr>
                            <w:b/>
                            <w:color w:val="000000" w:themeColor="text1"/>
                            <w:sz w:val="20"/>
                            <w:szCs w:val="20"/>
                          </w:rPr>
                          <w:t>Identification</w:t>
                        </w:r>
                        <w:proofErr w:type="spellEnd"/>
                      </w:p>
                    </w:txbxContent>
                  </v:textbox>
                </v:shape>
                <v:shape id="Flowchart: Alternate Process 32" o:spid="_x0000_s1042" type="#_x0000_t176" style="position:absolute;left:-12623;top:32270;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" fillcolor="#9cc2e5 [1944]" strokecolor="black [3213]" strokeweight="1pt">
                  <v:textbox>
                    <w:txbxContent>
                      <w:p w14:paraId="6E5047C1" w14:textId="77777777" w:rsidR="00554701" w:rsidRPr="004C7778" w:rsidRDefault="00554701" w:rsidP="00BE3F00">
                        <w:pPr>
                          <w:jc w:val="center"/>
                          <w:rPr>
                            <w:b/>
                            <w:color w:val="000000" w:themeColor="text1"/>
                            <w:sz w:val="20"/>
                            <w:szCs w:val="20"/>
                          </w:rPr>
                        </w:pPr>
                        <w:proofErr w:type="spellStart"/>
                        <w:r w:rsidRPr="004C7778">
                          <w:rPr>
                            <w:b/>
                            <w:color w:val="000000" w:themeColor="text1"/>
                            <w:sz w:val="20"/>
                            <w:szCs w:val="20"/>
                          </w:rPr>
                          <w:t>Screening</w:t>
                        </w:r>
                        <w:proofErr w:type="spellEnd"/>
                      </w:p>
                      <w:p w14:paraId="18DD9D78" w14:textId="77777777" w:rsidR="00554701" w:rsidRPr="004C7778" w:rsidRDefault="00554701" w:rsidP="00BE3F00">
                        <w:pPr>
                          <w:rPr>
                            <w:b/>
                            <w:color w:val="000000" w:themeColor="text1"/>
                            <w:sz w:val="20"/>
                            <w:szCs w:val="20"/>
                          </w:rPr>
                        </w:pPr>
                      </w:p>
                    </w:txbxContent>
                  </v:textbox>
                </v:shape>
                <v:shape id="Flowchart: Alternate Process 33" o:spid="_x0000_s1043" type="#_x0000_t176" style="position:absolute;left:-2369;top:51860;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" fillcolor="#9cc2e5 [1944]" strokecolor="black [3213]" strokeweight="1pt">
                  <v:textbox>
                    <w:txbxContent>
                      <w:p w14:paraId="49D053EF" w14:textId="77777777" w:rsidR="00554701" w:rsidRPr="004C7778" w:rsidRDefault="00554701" w:rsidP="00BE3F00">
                        <w:pPr>
                          <w:jc w:val="center"/>
                          <w:rPr>
                            <w:b/>
                            <w:color w:val="000000" w:themeColor="text1"/>
                            <w:sz w:val="20"/>
                            <w:szCs w:val="20"/>
                          </w:rPr>
                        </w:pPr>
                        <w:proofErr w:type="spellStart"/>
                        <w:r w:rsidRPr="004C7778">
                          <w:rPr>
                            <w:b/>
                            <w:color w:val="000000" w:themeColor="text1"/>
                            <w:sz w:val="20"/>
                            <w:szCs w:val="20"/>
                          </w:rPr>
                          <w:t>Included</w:t>
                        </w:r>
                        <w:proofErr w:type="spellEnd"/>
                      </w:p>
                    </w:txbxContent>
                  </v:textbox>
                </v:shape>
                <v:shape id="Straight Arrow Connector 27" o:spid="_x0000_s1044" type="#_x0000_t32" style="position:absolute;left:12971;top:16342;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" strokecolor="black [3213]" strokeweight=".5pt">
                  <v:stroke endarrow="block" joinstyle="miter"/>
                </v:shape>
                <v:shape id="Straight Arrow Connector 35" o:spid="_x0000_s1045" type="#_x0000_t32" style="position:absolute;left:12971;top:2480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" strokecolor="black [3213]" strokeweight=".5pt">
                  <v:stroke endarrow="block" joinstyle="miter"/>
                </v:shape>
                <v:shape id="Straight Arrow Connector 36" o:spid="_x0000_s1046" type="#_x0000_t32" style="position:absolute;left:13068;top:33171;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" strokecolor="black [3213]" strokeweight=".5pt">
                  <v:stroke endarrow="block" joinstyle="miter"/>
                </v:shape>
                <v:shape id="Straight Arrow Connector 19" o:spid="_x0000_s1047" type="#_x0000_t32" style="position:absolute;left:12971;top:41634;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" strokecolor="black [3213]" strokeweight=".5pt">
                  <v:stroke endarrow="block" joinstyle="miter"/>
                </v:shape>
                <w10:wrap anchorx="margin"/>
              </v:group>
            </w:pict>
          </mc:Fallback>
        </mc:AlternateContent>
      </w:r>
    </w:p>
    <w:p w14:paraId="3F3BABE4" w14:textId="77777777" w:rsidR="00BE3F00" w:rsidRDefault="00BE3F00" w:rsidP="00BE3F00">
      <w:pPr>
        <w:pStyle w:val="Prrafocomn"/>
        <w:ind w:firstLine="0"/>
      </w:pPr>
    </w:p>
    <w:p w14:paraId="6F3E0FF5" w14:textId="77777777" w:rsidR="00BE3F00" w:rsidRDefault="00BE3F00" w:rsidP="00BE3F00">
      <w:pPr>
        <w:pStyle w:val="Prrafocomn"/>
      </w:pPr>
    </w:p>
    <w:p w14:paraId="3AF72ACE" w14:textId="77777777" w:rsidR="00BE3F00" w:rsidRDefault="00BE3F00" w:rsidP="00BE3F00">
      <w:pPr>
        <w:pStyle w:val="Prrafocomn"/>
        <w:ind w:right="4"/>
      </w:pPr>
    </w:p>
    <w:p w14:paraId="373203F8" w14:textId="77777777" w:rsidR="00BE3F00" w:rsidRDefault="00BE3F00" w:rsidP="00BE3F00">
      <w:pPr>
        <w:pStyle w:val="Prrafocomn"/>
        <w:ind w:right="4"/>
      </w:pPr>
    </w:p>
    <w:p w14:paraId="14CF007C" w14:textId="77777777" w:rsidR="00BE3F00" w:rsidRDefault="00BE3F00" w:rsidP="00BE3F00">
      <w:pPr>
        <w:pStyle w:val="Prrafocomn"/>
      </w:pPr>
    </w:p>
    <w:p w14:paraId="64526225" w14:textId="77777777" w:rsidR="00BE3F00" w:rsidRDefault="00BE3F00" w:rsidP="00BE3F00">
      <w:pPr>
        <w:pStyle w:val="Prrafocomn"/>
      </w:pPr>
    </w:p>
    <w:p w14:paraId="478C221F" w14:textId="77777777" w:rsidR="00BE3F00" w:rsidRDefault="00BE3F00" w:rsidP="00BE3F00">
      <w:pPr>
        <w:pStyle w:val="Prrafocomn"/>
      </w:pPr>
    </w:p>
    <w:p w14:paraId="6605E2B1" w14:textId="77777777" w:rsidR="00BE3F00" w:rsidRDefault="00BE3F00" w:rsidP="00BE3F00">
      <w:pPr>
        <w:pStyle w:val="Prrafocomn"/>
      </w:pPr>
    </w:p>
    <w:p w14:paraId="0AD67B91" w14:textId="77777777" w:rsidR="00BE3F00" w:rsidRDefault="00BE3F00" w:rsidP="00BE3F00">
      <w:pPr>
        <w:pStyle w:val="Prrafocomn"/>
        <w:ind w:right="4"/>
      </w:pPr>
    </w:p>
    <w:p w14:paraId="614F264B" w14:textId="77777777" w:rsidR="00BE3F00" w:rsidRDefault="00BE3F00" w:rsidP="00BE3F00">
      <w:pPr>
        <w:pStyle w:val="Prrafocomn"/>
        <w:ind w:right="4"/>
      </w:pPr>
    </w:p>
    <w:p w14:paraId="347CE310" w14:textId="77777777" w:rsidR="00BE3F00" w:rsidRDefault="00BE3F00" w:rsidP="00BE3F00">
      <w:pPr>
        <w:pStyle w:val="Prrafocomn"/>
      </w:pPr>
    </w:p>
    <w:p w14:paraId="361FB228" w14:textId="77777777" w:rsidR="00BE3F00" w:rsidRDefault="00BE3F00" w:rsidP="00BE3F00">
      <w:pPr>
        <w:pStyle w:val="Prrafocomn"/>
      </w:pPr>
    </w:p>
    <w:p w14:paraId="79027E19" w14:textId="77777777" w:rsidR="00BE3F00" w:rsidRDefault="00BE3F00" w:rsidP="00BE3F00">
      <w:pPr>
        <w:pStyle w:val="Prrafocomn"/>
      </w:pPr>
    </w:p>
    <w:p w14:paraId="6FAC6F8D" w14:textId="77777777" w:rsidR="00BE3F00" w:rsidRDefault="00BE3F00" w:rsidP="00BE3F00">
      <w:pPr>
        <w:pStyle w:val="Prrafocomn"/>
      </w:pPr>
    </w:p>
    <w:p w14:paraId="454078C5" w14:textId="77777777" w:rsidR="00BE3F00" w:rsidRDefault="00BE3F00" w:rsidP="00BE3F00">
      <w:pPr>
        <w:pStyle w:val="Prrafocomn"/>
      </w:pPr>
    </w:p>
    <w:p w14:paraId="556603D8" w14:textId="77777777" w:rsidR="00BE3F00" w:rsidRDefault="00BE3F00" w:rsidP="00BE3F00">
      <w:pPr>
        <w:pStyle w:val="Prrafocomn"/>
      </w:pPr>
    </w:p>
    <w:p w14:paraId="45AE4CFC" w14:textId="77777777" w:rsidR="00BE3F00" w:rsidRDefault="00BE3F00" w:rsidP="00BE3F00">
      <w:pPr>
        <w:pStyle w:val="Prrafocomn"/>
      </w:pPr>
    </w:p>
    <w:p w14:paraId="4ACC3F61" w14:textId="77777777" w:rsidR="00BE3F00" w:rsidRDefault="00BE3F00" w:rsidP="00BE3F00">
      <w:pPr>
        <w:pStyle w:val="Prrafocomn"/>
      </w:pPr>
    </w:p>
    <w:p w14:paraId="2E8184B0" w14:textId="5F65AFC2" w:rsidR="0021543A" w:rsidRDefault="00AD4D68" w:rsidP="00AD4D68">
      <w:pPr>
        <w:pStyle w:val="Prrafocomn"/>
        <w:ind w:firstLine="0"/>
        <w:rPr>
          <w:sz w:val="20"/>
          <w:szCs w:val="20"/>
        </w:rPr>
      </w:pPr>
      <w:bookmarkStart w:id="2" w:name="_Hlk67299547"/>
      <w:r>
        <w:rPr>
          <w:i/>
          <w:iCs/>
          <w:sz w:val="20"/>
          <w:szCs w:val="20"/>
        </w:rPr>
        <w:t xml:space="preserve">Note. </w:t>
      </w:r>
      <w:r w:rsidRPr="00AD4D68">
        <w:rPr>
          <w:iCs/>
          <w:sz w:val="20"/>
          <w:szCs w:val="20"/>
        </w:rPr>
        <w:t>From:</w:t>
      </w:r>
      <w:r w:rsidR="00BE3F00" w:rsidRPr="00490857">
        <w:rPr>
          <w:i/>
          <w:iCs/>
          <w:sz w:val="20"/>
          <w:szCs w:val="20"/>
        </w:rPr>
        <w:t xml:space="preserve"> </w:t>
      </w:r>
      <w:r w:rsidR="00BE3F00" w:rsidRPr="00490857">
        <w:rPr>
          <w:sz w:val="20"/>
          <w:szCs w:val="20"/>
        </w:rPr>
        <w:t>Page et al. (2021)</w:t>
      </w:r>
      <w:bookmarkEnd w:id="2"/>
    </w:p>
    <w:p w14:paraId="5B149E69" w14:textId="26E0EFA1" w:rsidR="00155615" w:rsidRDefault="00155615" w:rsidP="00AD4D68">
      <w:pPr>
        <w:pStyle w:val="Prrafocomn"/>
        <w:ind w:firstLine="0"/>
        <w:rPr>
          <w:sz w:val="20"/>
          <w:szCs w:val="20"/>
        </w:rPr>
      </w:pPr>
    </w:p>
    <w:p w14:paraId="519D1109" w14:textId="77777777" w:rsidR="00AD4D68" w:rsidRPr="00AD4D68" w:rsidRDefault="00AD4D68" w:rsidP="00AD4D68">
      <w:pPr>
        <w:pStyle w:val="SubtituloInterno"/>
        <w:rPr>
          <w:lang w:val="en-US"/>
        </w:rPr>
      </w:pPr>
      <w:r w:rsidRPr="00AD4D68">
        <w:rPr>
          <w:lang w:val="en-US"/>
        </w:rPr>
        <w:t>Characteristics of the studies</w:t>
      </w:r>
    </w:p>
    <w:p w14:paraId="11A36F2C" w14:textId="77777777" w:rsidR="00AD4D68" w:rsidRPr="00AD4D68" w:rsidRDefault="00AD4D68" w:rsidP="00AD4D68">
      <w:pPr>
        <w:pStyle w:val="Prrafocomn"/>
        <w:spacing w:line="460" w:lineRule="exact"/>
      </w:pPr>
      <w:r w:rsidRPr="00AD4D68">
        <w:t xml:space="preserve">This section summarizes the characteristics of the 32 included studies, which represented 642,893 college students, as illustrated in Table 1. The studies used cross-sectional (n = 25) (Atienza-Carbonell et al., 2020; BlackDeer et al., 2021; Çelik et al., 2019; Duffy et al., 2019;  Falade et al., 2020; Fonseca et al., 2019; Gan &amp; Hue, 2019; Grace, 2020; Hersi et al., 2017; Hoyt et al., 2021; Kronfol et al., 2018; Lipson &amp; Eisenberg, 2018; Mahroon et al., 2018; Messman &amp; Leslie, 2019; Mirhosseini et al., 2021; </w:t>
      </w:r>
      <w:r w:rsidRPr="00AD4D68">
        <w:lastRenderedPageBreak/>
        <w:t xml:space="preserve">Moreira de Sousa et al., 2018; Moy &amp; Ng, 2021; Pillay et al., 2020; Sa et al., 2020; Serpas, 2021; Tessema et al., 2019; van der Walt et al., 2020; Wang et al., 2019; Wilcox &amp; Nordstokke, 2019; Zakeri et al., 2021), and longitudinal design (n = 7) (Billingsley &amp; Hurd, 2019; del Toro &amp; Hughes, 2020; McLafferty et al., 2017; Moutinho et al., 2019; Silva et al., 2017; Song et al., 2020; Tran, 2020). </w:t>
      </w:r>
    </w:p>
    <w:p w14:paraId="45ECA9D9" w14:textId="77777777" w:rsidR="00AD4D68" w:rsidRPr="00AD4D68" w:rsidRDefault="00AD4D68" w:rsidP="00AD4D68">
      <w:pPr>
        <w:pStyle w:val="Prrafocomn"/>
        <w:spacing w:line="460" w:lineRule="exact"/>
      </w:pPr>
      <w:r w:rsidRPr="00AD4D68">
        <w:t xml:space="preserve">A total of 28 studies surveyed undergraduates (Atienza-Carbonell et al., 2020; Billingsley &amp; Hurd, 2019; BlackDeer et al., 2021; Çelik et al., 2019; del Toro &amp; Hughes, 2020; Duffy et al., 2019; Falade et al., 2020; Fonseca et al., 2019; Gan &amp; Hue, 2019; Grace, 2020; Hersi et al., 2017; Hoyt et al., 2021; Kronfol et al., 2018; Mahroon et al., 2018; McLafferty et al., 2017; Mirhosseini et al., 2021; Moreira de Sousa et al., 2018; Moutinho et al., 2019; Sa et al., 2020; Pillay et al., 2020; Serpas, 2021; Silva et al., 2017; Song et al., 2020; Tessema et al., 2019; Tran, 2020;  van der Walt et al., 2020; Wang et al., 2019; Wilcox &amp; Nordstokke, 2019); with 12 of them focusing exclusively on medical students (Atienza-Carbonell et al., 2020; Kronfol et al., 2018; Silva et al., 2017; Moreira de Sousa et al., 2018; Mahroon et al., 2018; Gan &amp; Hue, 2019; Tessema et al., 2019; Moutinho et al., 2019; Song et al., 2020; van der Walt et al., 2020; Falade et al., 2020; Mirhosseini et al., 2021). The others had undergraduate and graduate students as target population (n = 3) (Lipson &amp; Eisenberg, 2018; Messman &amp; Leslie, 2019; Moy &amp; Ng, 2021) and only one specifically evaluated doctoral students (Zakeri et al., 2021). </w:t>
      </w:r>
    </w:p>
    <w:p w14:paraId="233CD2E2" w14:textId="5C9CFDFA" w:rsidR="00AD4D68" w:rsidRDefault="00AD4D68" w:rsidP="00AD4D68">
      <w:pPr>
        <w:pStyle w:val="Prrafocomn"/>
        <w:spacing w:line="460" w:lineRule="exact"/>
      </w:pPr>
      <w:r w:rsidRPr="00AD4D68">
        <w:t>Almost all studies recruited participants in a single country, mostly in the United States, except one study, by Kronfol et al. (2018), which collected data from participants in three countries (Qatar, Lebanon, and the United States). The sample size of the studies ranged from 66 to 365,749 students. Only three studies examined exclusively minority students, including ethnic, racial, sexual and gender minorities (del Toro &amp; Hughes, 2020; Serpas, 2021; Tran, 2020).</w:t>
      </w:r>
    </w:p>
    <w:p w14:paraId="0DC83D2F" w14:textId="3A7F3E7C" w:rsidR="00155615" w:rsidRDefault="00155615" w:rsidP="00AD4D68">
      <w:pPr>
        <w:pStyle w:val="Prrafocomn"/>
        <w:spacing w:line="460" w:lineRule="exact"/>
      </w:pPr>
    </w:p>
    <w:p w14:paraId="3E8CFD34" w14:textId="7567C24A" w:rsidR="00155615" w:rsidRDefault="00155615" w:rsidP="00AD4D68">
      <w:pPr>
        <w:pStyle w:val="Prrafocomn"/>
        <w:spacing w:line="460" w:lineRule="exact"/>
      </w:pPr>
    </w:p>
    <w:p w14:paraId="28958A45" w14:textId="5E195B7A" w:rsidR="00155615" w:rsidRDefault="00155615" w:rsidP="00AD4D68">
      <w:pPr>
        <w:pStyle w:val="Prrafocomn"/>
        <w:spacing w:line="460" w:lineRule="exact"/>
      </w:pPr>
    </w:p>
    <w:p w14:paraId="0DD74DDC" w14:textId="13488036" w:rsidR="00155615" w:rsidRDefault="00155615" w:rsidP="00AD4D68">
      <w:pPr>
        <w:pStyle w:val="Prrafocomn"/>
        <w:spacing w:line="460" w:lineRule="exact"/>
      </w:pPr>
    </w:p>
    <w:p w14:paraId="5F6B616C" w14:textId="5F3C21CF" w:rsidR="00155615" w:rsidRDefault="00155615" w:rsidP="00AD4D68">
      <w:pPr>
        <w:pStyle w:val="Prrafocomn"/>
        <w:spacing w:line="460" w:lineRule="exact"/>
      </w:pPr>
    </w:p>
    <w:p w14:paraId="20E9FD4F" w14:textId="77777777" w:rsidR="00554701" w:rsidRPr="00AD4D68" w:rsidRDefault="00554701" w:rsidP="00AD4D68">
      <w:pPr>
        <w:pStyle w:val="Prrafocomn"/>
        <w:spacing w:line="460" w:lineRule="exact"/>
      </w:pPr>
    </w:p>
    <w:p w14:paraId="018CB4DA" w14:textId="77777777" w:rsidR="00AD4D68" w:rsidRPr="00C837E0" w:rsidRDefault="00AD4D68" w:rsidP="00AD4D68">
      <w:pPr>
        <w:spacing w:before="120" w:after="120"/>
        <w:rPr>
          <w:i/>
          <w:lang w:val="en-US"/>
        </w:rPr>
      </w:pPr>
      <w:r w:rsidRPr="00C837E0">
        <w:rPr>
          <w:b/>
          <w:bCs/>
          <w:iCs/>
          <w:lang w:val="en-US"/>
        </w:rPr>
        <w:t>Table 1</w:t>
      </w:r>
      <w:r w:rsidRPr="00C837E0">
        <w:rPr>
          <w:i/>
          <w:lang w:val="en-US"/>
        </w:rPr>
        <w:t xml:space="preserve"> </w:t>
      </w:r>
    </w:p>
    <w:p w14:paraId="0E02B15E" w14:textId="77777777" w:rsidR="00AD4D68" w:rsidRPr="00C837E0" w:rsidRDefault="00AD4D68" w:rsidP="00AD4D68">
      <w:pPr>
        <w:spacing w:before="120" w:after="120"/>
        <w:rPr>
          <w:i/>
          <w:iCs/>
          <w:lang w:val="en-US"/>
        </w:rPr>
      </w:pPr>
      <w:r w:rsidRPr="00C837E0">
        <w:rPr>
          <w:i/>
          <w:iCs/>
          <w:lang w:val="en-US"/>
        </w:rPr>
        <w:t>Characteristics of the included studies</w:t>
      </w:r>
    </w:p>
    <w:tbl>
      <w:tblPr>
        <w:tblStyle w:val="Tablanormal2"/>
        <w:tblW w:w="5000" w:type="pct"/>
        <w:tblBorders>
          <w:insideH w:val="single" w:sz="4" w:space="0" w:color="auto"/>
          <w:insideV w:val="single" w:sz="4" w:space="0" w:color="auto"/>
        </w:tblBorders>
        <w:tblLook w:val="04A0" w:firstRow="1" w:lastRow="0" w:firstColumn="1" w:lastColumn="0" w:noHBand="0" w:noVBand="1"/>
      </w:tblPr>
      <w:tblGrid>
        <w:gridCol w:w="1702"/>
        <w:gridCol w:w="2937"/>
        <w:gridCol w:w="2162"/>
        <w:gridCol w:w="1703"/>
      </w:tblGrid>
      <w:tr w:rsidR="00AD4D68" w:rsidRPr="00155615" w14:paraId="1C7E9937" w14:textId="77777777" w:rsidTr="00554701">
        <w:trPr>
          <w:cnfStyle w:val="100000000000" w:firstRow="1" w:lastRow="0" w:firstColumn="0" w:lastColumn="0" w:oddVBand="0" w:evenVBand="0" w:oddHBand="0"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2728" w:type="pct"/>
            <w:gridSpan w:val="2"/>
            <w:tcBorders>
              <w:top w:val="single" w:sz="4" w:space="0" w:color="auto"/>
              <w:bottom w:val="single" w:sz="4" w:space="0" w:color="auto"/>
              <w:right w:val="nil"/>
            </w:tcBorders>
          </w:tcPr>
          <w:p w14:paraId="185B1009" w14:textId="77777777" w:rsidR="00AD4D68" w:rsidRPr="00554701" w:rsidRDefault="00AD4D68" w:rsidP="00554701">
            <w:pPr>
              <w:spacing w:before="120" w:after="120"/>
              <w:jc w:val="center"/>
              <w:rPr>
                <w:b w:val="0"/>
                <w:lang w:val="en-US"/>
              </w:rPr>
            </w:pPr>
          </w:p>
        </w:tc>
        <w:tc>
          <w:tcPr>
            <w:tcW w:w="1271" w:type="pct"/>
            <w:tcBorders>
              <w:top w:val="single" w:sz="4" w:space="0" w:color="auto"/>
              <w:left w:val="nil"/>
              <w:bottom w:val="single" w:sz="4" w:space="0" w:color="auto"/>
              <w:right w:val="nil"/>
            </w:tcBorders>
          </w:tcPr>
          <w:p w14:paraId="7882E0AD" w14:textId="77777777" w:rsidR="00AD4D68" w:rsidRPr="00554701" w:rsidRDefault="00AD4D68" w:rsidP="00554701">
            <w:pPr>
              <w:spacing w:before="120" w:after="120"/>
              <w:jc w:val="center"/>
              <w:cnfStyle w:val="100000000000" w:firstRow="1" w:lastRow="0" w:firstColumn="0" w:lastColumn="0" w:oddVBand="0" w:evenVBand="0" w:oddHBand="0" w:evenHBand="0" w:firstRowFirstColumn="0" w:firstRowLastColumn="0" w:lastRowFirstColumn="0" w:lastRowLastColumn="0"/>
              <w:rPr>
                <w:lang w:val="pt"/>
              </w:rPr>
            </w:pPr>
            <w:r w:rsidRPr="00554701">
              <w:rPr>
                <w:lang w:val="pt"/>
              </w:rPr>
              <w:t>Number of studies</w:t>
            </w:r>
          </w:p>
        </w:tc>
        <w:tc>
          <w:tcPr>
            <w:tcW w:w="1001" w:type="pct"/>
            <w:tcBorders>
              <w:top w:val="single" w:sz="4" w:space="0" w:color="auto"/>
              <w:left w:val="nil"/>
              <w:bottom w:val="single" w:sz="4" w:space="0" w:color="auto"/>
            </w:tcBorders>
          </w:tcPr>
          <w:p w14:paraId="4FF24645" w14:textId="77777777" w:rsidR="00AD4D68" w:rsidRPr="00554701" w:rsidRDefault="00AD4D68" w:rsidP="00554701">
            <w:pPr>
              <w:spacing w:before="120" w:after="120"/>
              <w:jc w:val="center"/>
              <w:cnfStyle w:val="100000000000" w:firstRow="1" w:lastRow="0" w:firstColumn="0" w:lastColumn="0" w:oddVBand="0" w:evenVBand="0" w:oddHBand="0" w:evenHBand="0" w:firstRowFirstColumn="0" w:firstRowLastColumn="0" w:lastRowFirstColumn="0" w:lastRowLastColumn="0"/>
              <w:rPr>
                <w:lang w:val="pt"/>
              </w:rPr>
            </w:pPr>
            <w:r w:rsidRPr="00554701">
              <w:rPr>
                <w:lang w:val="pt"/>
              </w:rPr>
              <w:t>Percentage (%)</w:t>
            </w:r>
          </w:p>
        </w:tc>
      </w:tr>
      <w:tr w:rsidR="00AD4D68" w:rsidRPr="00155615" w14:paraId="6EE3720F"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2728" w:type="pct"/>
            <w:gridSpan w:val="2"/>
            <w:tcBorders>
              <w:top w:val="single" w:sz="4" w:space="0" w:color="auto"/>
              <w:bottom w:val="single" w:sz="4" w:space="0" w:color="auto"/>
              <w:right w:val="nil"/>
            </w:tcBorders>
          </w:tcPr>
          <w:p w14:paraId="3FC885C8" w14:textId="77777777" w:rsidR="00AD4D68" w:rsidRPr="00554701" w:rsidRDefault="00AD4D68" w:rsidP="00554701">
            <w:pPr>
              <w:spacing w:before="120" w:after="120"/>
              <w:jc w:val="center"/>
              <w:rPr>
                <w:b w:val="0"/>
                <w:lang w:val="pt"/>
              </w:rPr>
            </w:pPr>
            <w:r w:rsidRPr="00554701">
              <w:rPr>
                <w:b w:val="0"/>
                <w:lang w:val="pt"/>
              </w:rPr>
              <w:t>Total number of studies</w:t>
            </w:r>
          </w:p>
        </w:tc>
        <w:tc>
          <w:tcPr>
            <w:tcW w:w="1271" w:type="pct"/>
            <w:tcBorders>
              <w:top w:val="single" w:sz="4" w:space="0" w:color="auto"/>
              <w:left w:val="nil"/>
              <w:bottom w:val="single" w:sz="4" w:space="0" w:color="auto"/>
              <w:right w:val="nil"/>
            </w:tcBorders>
          </w:tcPr>
          <w:p w14:paraId="0AC12958"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32</w:t>
            </w:r>
          </w:p>
        </w:tc>
        <w:tc>
          <w:tcPr>
            <w:tcW w:w="1001" w:type="pct"/>
            <w:tcBorders>
              <w:top w:val="single" w:sz="4" w:space="0" w:color="auto"/>
              <w:left w:val="nil"/>
              <w:bottom w:val="single" w:sz="4" w:space="0" w:color="auto"/>
            </w:tcBorders>
          </w:tcPr>
          <w:p w14:paraId="2F5BC6B9"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100%</w:t>
            </w:r>
          </w:p>
        </w:tc>
      </w:tr>
      <w:tr w:rsidR="00AD4D68" w:rsidRPr="00155615" w14:paraId="5EC305B6"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val="restart"/>
            <w:tcBorders>
              <w:top w:val="single" w:sz="4" w:space="0" w:color="auto"/>
              <w:bottom w:val="single" w:sz="4" w:space="0" w:color="auto"/>
              <w:right w:val="nil"/>
            </w:tcBorders>
          </w:tcPr>
          <w:p w14:paraId="269B94E6" w14:textId="77777777" w:rsidR="00AD4D68" w:rsidRPr="00554701" w:rsidRDefault="00AD4D68" w:rsidP="00554701">
            <w:pPr>
              <w:spacing w:before="120" w:after="120"/>
              <w:ind w:firstLine="37"/>
              <w:jc w:val="center"/>
              <w:rPr>
                <w:b w:val="0"/>
                <w:bCs w:val="0"/>
                <w:lang w:val="pt"/>
              </w:rPr>
            </w:pPr>
          </w:p>
          <w:p w14:paraId="39AC0150" w14:textId="77777777" w:rsidR="00AD4D68" w:rsidRPr="00554701" w:rsidRDefault="00AD4D68" w:rsidP="00554701">
            <w:pPr>
              <w:spacing w:before="120" w:after="120"/>
              <w:ind w:firstLine="37"/>
              <w:jc w:val="center"/>
              <w:rPr>
                <w:b w:val="0"/>
                <w:bCs w:val="0"/>
                <w:lang w:val="pt"/>
              </w:rPr>
            </w:pPr>
          </w:p>
          <w:p w14:paraId="16BB3807" w14:textId="77777777" w:rsidR="00AD4D68" w:rsidRPr="00554701" w:rsidRDefault="00AD4D68" w:rsidP="00554701">
            <w:pPr>
              <w:spacing w:before="120" w:after="120"/>
              <w:ind w:firstLine="37"/>
              <w:jc w:val="center"/>
              <w:rPr>
                <w:b w:val="0"/>
                <w:lang w:val="pt"/>
              </w:rPr>
            </w:pPr>
            <w:r w:rsidRPr="00554701">
              <w:rPr>
                <w:b w:val="0"/>
                <w:lang w:val="pt"/>
              </w:rPr>
              <w:t>Studies design</w:t>
            </w:r>
          </w:p>
          <w:p w14:paraId="27610F7B" w14:textId="77777777" w:rsidR="00AD4D68" w:rsidRPr="00554701" w:rsidRDefault="00AD4D68" w:rsidP="00554701">
            <w:pPr>
              <w:spacing w:before="120" w:after="120"/>
              <w:ind w:firstLine="37"/>
              <w:jc w:val="center"/>
              <w:rPr>
                <w:b w:val="0"/>
                <w:lang w:val="pt"/>
              </w:rPr>
            </w:pPr>
          </w:p>
        </w:tc>
        <w:tc>
          <w:tcPr>
            <w:tcW w:w="1726" w:type="pct"/>
            <w:tcBorders>
              <w:top w:val="single" w:sz="4" w:space="0" w:color="auto"/>
              <w:left w:val="nil"/>
              <w:bottom w:val="nil"/>
              <w:right w:val="nil"/>
            </w:tcBorders>
          </w:tcPr>
          <w:p w14:paraId="519B983B"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cross-sectional</w:t>
            </w:r>
          </w:p>
        </w:tc>
        <w:tc>
          <w:tcPr>
            <w:tcW w:w="1271" w:type="pct"/>
            <w:tcBorders>
              <w:top w:val="single" w:sz="4" w:space="0" w:color="auto"/>
              <w:left w:val="nil"/>
              <w:bottom w:val="nil"/>
              <w:right w:val="nil"/>
            </w:tcBorders>
          </w:tcPr>
          <w:p w14:paraId="592BF243"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25</w:t>
            </w:r>
          </w:p>
        </w:tc>
        <w:tc>
          <w:tcPr>
            <w:tcW w:w="1001" w:type="pct"/>
            <w:tcBorders>
              <w:top w:val="single" w:sz="4" w:space="0" w:color="auto"/>
              <w:left w:val="nil"/>
              <w:bottom w:val="nil"/>
            </w:tcBorders>
          </w:tcPr>
          <w:p w14:paraId="05F9E496"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78%</w:t>
            </w:r>
          </w:p>
        </w:tc>
      </w:tr>
      <w:tr w:rsidR="00AD4D68" w:rsidRPr="00155615" w14:paraId="2E2662F6"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top w:val="nil"/>
              <w:bottom w:val="single" w:sz="4" w:space="0" w:color="auto"/>
              <w:right w:val="nil"/>
            </w:tcBorders>
          </w:tcPr>
          <w:p w14:paraId="7ABF124C" w14:textId="77777777" w:rsidR="00AD4D68" w:rsidRPr="00554701" w:rsidRDefault="00AD4D68" w:rsidP="00554701">
            <w:pPr>
              <w:spacing w:before="120" w:after="120"/>
              <w:ind w:firstLine="37"/>
              <w:jc w:val="center"/>
              <w:rPr>
                <w:b w:val="0"/>
                <w:lang w:val="pt"/>
              </w:rPr>
            </w:pPr>
          </w:p>
        </w:tc>
        <w:tc>
          <w:tcPr>
            <w:tcW w:w="1726" w:type="pct"/>
            <w:tcBorders>
              <w:top w:val="nil"/>
              <w:left w:val="nil"/>
              <w:bottom w:val="single" w:sz="4" w:space="0" w:color="auto"/>
              <w:right w:val="nil"/>
            </w:tcBorders>
          </w:tcPr>
          <w:p w14:paraId="0F2DDF21"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rPr>
            </w:pPr>
            <w:r w:rsidRPr="00554701">
              <w:rPr>
                <w:bCs/>
              </w:rPr>
              <w:t>longitudinal design</w:t>
            </w:r>
          </w:p>
        </w:tc>
        <w:tc>
          <w:tcPr>
            <w:tcW w:w="1271" w:type="pct"/>
            <w:tcBorders>
              <w:top w:val="nil"/>
              <w:left w:val="nil"/>
              <w:bottom w:val="single" w:sz="4" w:space="0" w:color="auto"/>
              <w:right w:val="nil"/>
            </w:tcBorders>
          </w:tcPr>
          <w:p w14:paraId="6DD5AFA8"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7</w:t>
            </w:r>
          </w:p>
        </w:tc>
        <w:tc>
          <w:tcPr>
            <w:tcW w:w="1001" w:type="pct"/>
            <w:tcBorders>
              <w:top w:val="nil"/>
              <w:left w:val="nil"/>
              <w:bottom w:val="single" w:sz="4" w:space="0" w:color="auto"/>
            </w:tcBorders>
          </w:tcPr>
          <w:p w14:paraId="39C0A27D"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22%</w:t>
            </w:r>
          </w:p>
        </w:tc>
      </w:tr>
      <w:tr w:rsidR="00AD4D68" w:rsidRPr="00155615" w14:paraId="7475BF84"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val="restart"/>
            <w:tcBorders>
              <w:top w:val="single" w:sz="4" w:space="0" w:color="auto"/>
              <w:right w:val="nil"/>
            </w:tcBorders>
          </w:tcPr>
          <w:p w14:paraId="11AF5122" w14:textId="77777777" w:rsidR="00AD4D68" w:rsidRPr="00554701" w:rsidRDefault="00AD4D68" w:rsidP="00554701">
            <w:pPr>
              <w:spacing w:before="120" w:after="120"/>
              <w:ind w:firstLine="37"/>
              <w:jc w:val="center"/>
              <w:rPr>
                <w:b w:val="0"/>
                <w:lang w:val="pt"/>
              </w:rPr>
            </w:pPr>
          </w:p>
          <w:p w14:paraId="0DC8500F" w14:textId="77777777" w:rsidR="00AD4D68" w:rsidRPr="00554701" w:rsidRDefault="00AD4D68" w:rsidP="00554701">
            <w:pPr>
              <w:spacing w:before="120" w:after="120"/>
              <w:ind w:firstLine="37"/>
              <w:jc w:val="center"/>
              <w:rPr>
                <w:b w:val="0"/>
                <w:lang w:val="pt"/>
              </w:rPr>
            </w:pPr>
          </w:p>
          <w:p w14:paraId="58B40698" w14:textId="77777777" w:rsidR="00AD4D68" w:rsidRPr="00554701" w:rsidRDefault="00AD4D68" w:rsidP="00554701">
            <w:pPr>
              <w:spacing w:before="120" w:after="120"/>
              <w:ind w:firstLine="37"/>
              <w:jc w:val="center"/>
              <w:rPr>
                <w:b w:val="0"/>
                <w:lang w:val="pt"/>
              </w:rPr>
            </w:pPr>
          </w:p>
          <w:p w14:paraId="33D184D5" w14:textId="77777777" w:rsidR="00AD4D68" w:rsidRPr="00554701" w:rsidRDefault="00AD4D68" w:rsidP="00554701">
            <w:pPr>
              <w:spacing w:before="120" w:after="120"/>
              <w:ind w:firstLine="37"/>
              <w:jc w:val="center"/>
              <w:rPr>
                <w:b w:val="0"/>
                <w:lang w:val="en-US"/>
              </w:rPr>
            </w:pPr>
            <w:r w:rsidRPr="00554701">
              <w:rPr>
                <w:b w:val="0"/>
                <w:lang w:val="en-US"/>
              </w:rPr>
              <w:t>Characteristics of the participant/study</w:t>
            </w:r>
          </w:p>
          <w:p w14:paraId="07E1A8F6" w14:textId="77777777" w:rsidR="00AD4D68" w:rsidRPr="00554701" w:rsidRDefault="00AD4D68" w:rsidP="00554701">
            <w:pPr>
              <w:spacing w:before="120" w:after="120"/>
              <w:ind w:firstLine="37"/>
              <w:jc w:val="center"/>
              <w:rPr>
                <w:b w:val="0"/>
                <w:lang w:val="en-US"/>
              </w:rPr>
            </w:pPr>
          </w:p>
          <w:p w14:paraId="771BA714" w14:textId="77777777" w:rsidR="00AD4D68" w:rsidRPr="00554701" w:rsidRDefault="00AD4D68" w:rsidP="00554701">
            <w:pPr>
              <w:spacing w:before="120" w:after="120"/>
              <w:ind w:firstLine="37"/>
              <w:jc w:val="center"/>
              <w:rPr>
                <w:b w:val="0"/>
                <w:lang w:val="en-US"/>
              </w:rPr>
            </w:pPr>
          </w:p>
          <w:p w14:paraId="7AE58F91" w14:textId="77777777" w:rsidR="00AD4D68" w:rsidRPr="00554701" w:rsidRDefault="00AD4D68" w:rsidP="00554701">
            <w:pPr>
              <w:spacing w:before="120" w:after="120"/>
              <w:ind w:firstLine="37"/>
              <w:jc w:val="center"/>
              <w:rPr>
                <w:b w:val="0"/>
                <w:lang w:val="en-US"/>
              </w:rPr>
            </w:pPr>
          </w:p>
          <w:p w14:paraId="53C19DB1" w14:textId="77777777" w:rsidR="00AD4D68" w:rsidRPr="00554701" w:rsidRDefault="00AD4D68" w:rsidP="00554701">
            <w:pPr>
              <w:spacing w:before="120" w:after="120"/>
              <w:ind w:firstLine="37"/>
              <w:jc w:val="center"/>
              <w:rPr>
                <w:b w:val="0"/>
                <w:lang w:val="en-US"/>
              </w:rPr>
            </w:pPr>
          </w:p>
        </w:tc>
        <w:tc>
          <w:tcPr>
            <w:tcW w:w="1726" w:type="pct"/>
            <w:tcBorders>
              <w:top w:val="single" w:sz="4" w:space="0" w:color="auto"/>
              <w:left w:val="nil"/>
              <w:bottom w:val="nil"/>
              <w:right w:val="nil"/>
            </w:tcBorders>
          </w:tcPr>
          <w:p w14:paraId="45CB7E6B" w14:textId="77777777" w:rsidR="00AD4D68" w:rsidRPr="00554701" w:rsidRDefault="00AD4D68" w:rsidP="00554701">
            <w:pPr>
              <w:pStyle w:val="Sinespaciado"/>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Academic degree:</w:t>
            </w:r>
          </w:p>
          <w:p w14:paraId="2ABDB706"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Surveyed undergraduates</w:t>
            </w:r>
          </w:p>
        </w:tc>
        <w:tc>
          <w:tcPr>
            <w:tcW w:w="1271" w:type="pct"/>
            <w:tcBorders>
              <w:top w:val="single" w:sz="4" w:space="0" w:color="auto"/>
              <w:left w:val="nil"/>
              <w:bottom w:val="nil"/>
              <w:right w:val="nil"/>
            </w:tcBorders>
          </w:tcPr>
          <w:p w14:paraId="4B232716"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p>
          <w:p w14:paraId="1E9F62E4"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28</w:t>
            </w:r>
          </w:p>
        </w:tc>
        <w:tc>
          <w:tcPr>
            <w:tcW w:w="1001" w:type="pct"/>
            <w:tcBorders>
              <w:top w:val="single" w:sz="4" w:space="0" w:color="auto"/>
              <w:left w:val="nil"/>
              <w:bottom w:val="nil"/>
            </w:tcBorders>
          </w:tcPr>
          <w:p w14:paraId="63A18DE2"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p>
          <w:p w14:paraId="47CCF4C3"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88%</w:t>
            </w:r>
          </w:p>
          <w:p w14:paraId="1CD6B8A1"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p>
        </w:tc>
      </w:tr>
      <w:tr w:rsidR="00AD4D68" w:rsidRPr="00155615" w14:paraId="05061376"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644132A5"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3440E259"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Undergraduate and graduate</w:t>
            </w:r>
          </w:p>
        </w:tc>
        <w:tc>
          <w:tcPr>
            <w:tcW w:w="1271" w:type="pct"/>
            <w:tcBorders>
              <w:top w:val="nil"/>
              <w:left w:val="nil"/>
              <w:bottom w:val="nil"/>
              <w:right w:val="nil"/>
            </w:tcBorders>
          </w:tcPr>
          <w:p w14:paraId="38383438"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3</w:t>
            </w:r>
          </w:p>
        </w:tc>
        <w:tc>
          <w:tcPr>
            <w:tcW w:w="1001" w:type="pct"/>
            <w:tcBorders>
              <w:top w:val="nil"/>
              <w:left w:val="nil"/>
              <w:bottom w:val="nil"/>
            </w:tcBorders>
          </w:tcPr>
          <w:p w14:paraId="5F38118C"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9%</w:t>
            </w:r>
          </w:p>
        </w:tc>
      </w:tr>
      <w:tr w:rsidR="00AD4D68" w:rsidRPr="00155615" w14:paraId="0E80EC8D"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5525430C"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118A1182"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doctoral students</w:t>
            </w:r>
          </w:p>
        </w:tc>
        <w:tc>
          <w:tcPr>
            <w:tcW w:w="1271" w:type="pct"/>
            <w:tcBorders>
              <w:top w:val="nil"/>
              <w:left w:val="nil"/>
              <w:bottom w:val="nil"/>
              <w:right w:val="nil"/>
            </w:tcBorders>
          </w:tcPr>
          <w:p w14:paraId="78CE5C26"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1</w:t>
            </w:r>
          </w:p>
        </w:tc>
        <w:tc>
          <w:tcPr>
            <w:tcW w:w="1001" w:type="pct"/>
            <w:tcBorders>
              <w:top w:val="nil"/>
              <w:left w:val="nil"/>
              <w:bottom w:val="nil"/>
            </w:tcBorders>
          </w:tcPr>
          <w:p w14:paraId="1FB2194A"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3%</w:t>
            </w:r>
          </w:p>
        </w:tc>
      </w:tr>
      <w:tr w:rsidR="00AD4D68" w:rsidRPr="00155615" w14:paraId="036A6F98"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02FF8756"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7A7C9C15" w14:textId="55F1E329"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Sample size: ≤ 100</w:t>
            </w:r>
          </w:p>
        </w:tc>
        <w:tc>
          <w:tcPr>
            <w:tcW w:w="1271" w:type="pct"/>
            <w:tcBorders>
              <w:top w:val="nil"/>
              <w:left w:val="nil"/>
              <w:bottom w:val="nil"/>
              <w:right w:val="nil"/>
            </w:tcBorders>
          </w:tcPr>
          <w:p w14:paraId="197CD4C2"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1</w:t>
            </w:r>
          </w:p>
        </w:tc>
        <w:tc>
          <w:tcPr>
            <w:tcW w:w="1001" w:type="pct"/>
            <w:tcBorders>
              <w:top w:val="nil"/>
              <w:left w:val="nil"/>
              <w:bottom w:val="nil"/>
            </w:tcBorders>
          </w:tcPr>
          <w:p w14:paraId="64FAC528"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3%</w:t>
            </w:r>
          </w:p>
        </w:tc>
      </w:tr>
      <w:tr w:rsidR="00AD4D68" w:rsidRPr="00155615" w14:paraId="62FAF730"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2547C874"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4DE1C063"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 101 – 500</w:t>
            </w:r>
          </w:p>
        </w:tc>
        <w:tc>
          <w:tcPr>
            <w:tcW w:w="1271" w:type="pct"/>
            <w:tcBorders>
              <w:top w:val="nil"/>
              <w:left w:val="nil"/>
              <w:bottom w:val="nil"/>
              <w:right w:val="nil"/>
            </w:tcBorders>
          </w:tcPr>
          <w:p w14:paraId="689E8348"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14</w:t>
            </w:r>
          </w:p>
        </w:tc>
        <w:tc>
          <w:tcPr>
            <w:tcW w:w="1001" w:type="pct"/>
            <w:tcBorders>
              <w:top w:val="nil"/>
              <w:left w:val="nil"/>
              <w:bottom w:val="nil"/>
            </w:tcBorders>
          </w:tcPr>
          <w:p w14:paraId="241F61E3"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44%</w:t>
            </w:r>
          </w:p>
        </w:tc>
      </w:tr>
      <w:tr w:rsidR="00AD4D68" w:rsidRPr="00155615" w14:paraId="745B8B4F"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50E9CF58"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34C433D1"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 501 – 1000</w:t>
            </w:r>
          </w:p>
        </w:tc>
        <w:tc>
          <w:tcPr>
            <w:tcW w:w="1271" w:type="pct"/>
            <w:tcBorders>
              <w:top w:val="nil"/>
              <w:left w:val="nil"/>
              <w:bottom w:val="nil"/>
              <w:right w:val="nil"/>
            </w:tcBorders>
          </w:tcPr>
          <w:p w14:paraId="6604B263"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9</w:t>
            </w:r>
          </w:p>
        </w:tc>
        <w:tc>
          <w:tcPr>
            <w:tcW w:w="1001" w:type="pct"/>
            <w:tcBorders>
              <w:top w:val="nil"/>
              <w:left w:val="nil"/>
              <w:bottom w:val="nil"/>
            </w:tcBorders>
          </w:tcPr>
          <w:p w14:paraId="5D3C7B85"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28%</w:t>
            </w:r>
          </w:p>
        </w:tc>
      </w:tr>
      <w:tr w:rsidR="00AD4D68" w:rsidRPr="00155615" w14:paraId="6BC1ACF6"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76FC4869"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4772E7F1"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 1001</w:t>
            </w:r>
          </w:p>
        </w:tc>
        <w:tc>
          <w:tcPr>
            <w:tcW w:w="1271" w:type="pct"/>
            <w:tcBorders>
              <w:top w:val="nil"/>
              <w:left w:val="nil"/>
              <w:bottom w:val="nil"/>
              <w:right w:val="nil"/>
            </w:tcBorders>
          </w:tcPr>
          <w:p w14:paraId="1E38F5E0"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8</w:t>
            </w:r>
          </w:p>
        </w:tc>
        <w:tc>
          <w:tcPr>
            <w:tcW w:w="1001" w:type="pct"/>
            <w:tcBorders>
              <w:top w:val="nil"/>
              <w:left w:val="nil"/>
              <w:bottom w:val="nil"/>
            </w:tcBorders>
          </w:tcPr>
          <w:p w14:paraId="0A3D4661"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25%</w:t>
            </w:r>
          </w:p>
        </w:tc>
      </w:tr>
      <w:tr w:rsidR="00AD4D68" w:rsidRPr="00155615" w14:paraId="2EBC949C"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00153C47" w14:textId="77777777" w:rsidR="00AD4D68" w:rsidRPr="00554701" w:rsidRDefault="00AD4D68" w:rsidP="00554701">
            <w:pPr>
              <w:spacing w:before="120" w:after="120"/>
              <w:ind w:firstLine="37"/>
              <w:jc w:val="center"/>
              <w:rPr>
                <w:b w:val="0"/>
                <w:lang w:val="pt"/>
              </w:rPr>
            </w:pPr>
          </w:p>
        </w:tc>
        <w:tc>
          <w:tcPr>
            <w:tcW w:w="1726" w:type="pct"/>
            <w:tcBorders>
              <w:top w:val="nil"/>
              <w:left w:val="nil"/>
              <w:bottom w:val="nil"/>
              <w:right w:val="nil"/>
            </w:tcBorders>
          </w:tcPr>
          <w:p w14:paraId="49B61A47"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en-US"/>
              </w:rPr>
            </w:pPr>
            <w:r w:rsidRPr="00554701">
              <w:rPr>
                <w:bCs/>
                <w:lang w:val="en-US"/>
              </w:rPr>
              <w:t>Region (Countries):</w:t>
            </w:r>
          </w:p>
          <w:p w14:paraId="6A1AEF42"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en-US"/>
              </w:rPr>
            </w:pPr>
            <w:r w:rsidRPr="00554701">
              <w:rPr>
                <w:bCs/>
                <w:lang w:val="en-US"/>
              </w:rPr>
              <w:t>Africa (South Africa, Ethiopia, Nigeria, Somalia)</w:t>
            </w:r>
          </w:p>
        </w:tc>
        <w:tc>
          <w:tcPr>
            <w:tcW w:w="1271" w:type="pct"/>
            <w:tcBorders>
              <w:top w:val="nil"/>
              <w:left w:val="nil"/>
              <w:bottom w:val="nil"/>
              <w:right w:val="nil"/>
            </w:tcBorders>
          </w:tcPr>
          <w:p w14:paraId="265999CF"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5</w:t>
            </w:r>
          </w:p>
        </w:tc>
        <w:tc>
          <w:tcPr>
            <w:tcW w:w="1001" w:type="pct"/>
            <w:tcBorders>
              <w:top w:val="nil"/>
              <w:left w:val="nil"/>
              <w:bottom w:val="nil"/>
            </w:tcBorders>
          </w:tcPr>
          <w:p w14:paraId="566E6414"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p>
          <w:p w14:paraId="640230D9"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16%</w:t>
            </w:r>
          </w:p>
          <w:p w14:paraId="4318F004"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p>
        </w:tc>
      </w:tr>
      <w:tr w:rsidR="00AD4D68" w:rsidRPr="00155615" w14:paraId="4398FBC7"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139DDF45"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2A8B0F31"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South America (Brazil)</w:t>
            </w:r>
          </w:p>
        </w:tc>
        <w:tc>
          <w:tcPr>
            <w:tcW w:w="1271" w:type="pct"/>
            <w:tcBorders>
              <w:top w:val="nil"/>
              <w:left w:val="nil"/>
              <w:bottom w:val="nil"/>
              <w:right w:val="nil"/>
            </w:tcBorders>
          </w:tcPr>
          <w:p w14:paraId="33D29C53"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2</w:t>
            </w:r>
          </w:p>
        </w:tc>
        <w:tc>
          <w:tcPr>
            <w:tcW w:w="1001" w:type="pct"/>
            <w:tcBorders>
              <w:top w:val="nil"/>
              <w:left w:val="nil"/>
              <w:bottom w:val="nil"/>
            </w:tcBorders>
          </w:tcPr>
          <w:p w14:paraId="31C3E79B"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6%</w:t>
            </w:r>
          </w:p>
        </w:tc>
      </w:tr>
      <w:tr w:rsidR="00AD4D68" w:rsidRPr="00155615" w14:paraId="253A5065"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5EFFCC4B"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164D52A2"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en-US"/>
              </w:rPr>
            </w:pPr>
            <w:r w:rsidRPr="00554701">
              <w:rPr>
                <w:bCs/>
                <w:lang w:val="en-US"/>
              </w:rPr>
              <w:t>Asia (Bahrain, China, Iran, Malaysia)</w:t>
            </w:r>
          </w:p>
        </w:tc>
        <w:tc>
          <w:tcPr>
            <w:tcW w:w="1271" w:type="pct"/>
            <w:tcBorders>
              <w:top w:val="nil"/>
              <w:left w:val="nil"/>
              <w:bottom w:val="nil"/>
              <w:right w:val="nil"/>
            </w:tcBorders>
          </w:tcPr>
          <w:p w14:paraId="2F67CE38"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6</w:t>
            </w:r>
          </w:p>
        </w:tc>
        <w:tc>
          <w:tcPr>
            <w:tcW w:w="1001" w:type="pct"/>
            <w:tcBorders>
              <w:top w:val="nil"/>
              <w:left w:val="nil"/>
              <w:bottom w:val="nil"/>
            </w:tcBorders>
          </w:tcPr>
          <w:p w14:paraId="3C5F0B1E"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19%</w:t>
            </w:r>
          </w:p>
        </w:tc>
      </w:tr>
      <w:tr w:rsidR="00AD4D68" w:rsidRPr="00155615" w14:paraId="151E5E26"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492B0C01"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nil"/>
              <w:right w:val="nil"/>
            </w:tcBorders>
          </w:tcPr>
          <w:p w14:paraId="13786FFD"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USA and Canada</w:t>
            </w:r>
          </w:p>
        </w:tc>
        <w:tc>
          <w:tcPr>
            <w:tcW w:w="1271" w:type="pct"/>
            <w:tcBorders>
              <w:top w:val="nil"/>
              <w:left w:val="nil"/>
              <w:bottom w:val="nil"/>
              <w:right w:val="nil"/>
            </w:tcBorders>
          </w:tcPr>
          <w:p w14:paraId="0E6CE66C"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14</w:t>
            </w:r>
          </w:p>
        </w:tc>
        <w:tc>
          <w:tcPr>
            <w:tcW w:w="1001" w:type="pct"/>
            <w:tcBorders>
              <w:top w:val="nil"/>
              <w:left w:val="nil"/>
              <w:bottom w:val="nil"/>
            </w:tcBorders>
          </w:tcPr>
          <w:p w14:paraId="02D088D7"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44%</w:t>
            </w:r>
          </w:p>
        </w:tc>
      </w:tr>
      <w:tr w:rsidR="00AD4D68" w:rsidRPr="00155615" w14:paraId="456B5DDB"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490E9A91" w14:textId="77777777" w:rsidR="00AD4D68" w:rsidRPr="00554701" w:rsidRDefault="00AD4D68" w:rsidP="00554701">
            <w:pPr>
              <w:spacing w:before="120" w:after="120"/>
              <w:ind w:firstLine="37"/>
              <w:jc w:val="center"/>
              <w:rPr>
                <w:bCs w:val="0"/>
                <w:lang w:val="pt"/>
              </w:rPr>
            </w:pPr>
          </w:p>
        </w:tc>
        <w:tc>
          <w:tcPr>
            <w:tcW w:w="1726" w:type="pct"/>
            <w:tcBorders>
              <w:top w:val="nil"/>
              <w:left w:val="nil"/>
              <w:bottom w:val="single" w:sz="4" w:space="0" w:color="auto"/>
              <w:right w:val="nil"/>
            </w:tcBorders>
          </w:tcPr>
          <w:p w14:paraId="504C9773"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en-US"/>
              </w:rPr>
            </w:pPr>
            <w:r w:rsidRPr="00554701">
              <w:rPr>
                <w:bCs/>
                <w:lang w:val="en-US"/>
              </w:rPr>
              <w:t>Europe (Portugal, Spain, Turkey</w:t>
            </w:r>
          </w:p>
          <w:p w14:paraId="255AEA66"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en-US"/>
              </w:rPr>
            </w:pPr>
            <w:r w:rsidRPr="00554701">
              <w:rPr>
                <w:bCs/>
                <w:lang w:val="en-US"/>
              </w:rPr>
              <w:t>Northern Ireland)</w:t>
            </w:r>
          </w:p>
        </w:tc>
        <w:tc>
          <w:tcPr>
            <w:tcW w:w="1271" w:type="pct"/>
            <w:tcBorders>
              <w:top w:val="nil"/>
              <w:left w:val="nil"/>
              <w:bottom w:val="single" w:sz="4" w:space="0" w:color="auto"/>
              <w:right w:val="nil"/>
            </w:tcBorders>
          </w:tcPr>
          <w:p w14:paraId="2BDF19CE"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5</w:t>
            </w:r>
          </w:p>
        </w:tc>
        <w:tc>
          <w:tcPr>
            <w:tcW w:w="1001" w:type="pct"/>
            <w:tcBorders>
              <w:top w:val="nil"/>
              <w:left w:val="nil"/>
              <w:bottom w:val="single" w:sz="4" w:space="0" w:color="auto"/>
              <w:right w:val="nil"/>
            </w:tcBorders>
          </w:tcPr>
          <w:p w14:paraId="28EDCA01"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16%</w:t>
            </w:r>
          </w:p>
        </w:tc>
      </w:tr>
      <w:tr w:rsidR="00AD4D68" w:rsidRPr="00155615" w14:paraId="29B90598"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val="restart"/>
            <w:tcBorders>
              <w:right w:val="nil"/>
            </w:tcBorders>
          </w:tcPr>
          <w:p w14:paraId="42FC7E10" w14:textId="77777777" w:rsidR="00AD4D68" w:rsidRPr="00554701" w:rsidRDefault="00AD4D68" w:rsidP="00554701">
            <w:pPr>
              <w:spacing w:before="120" w:after="120"/>
              <w:ind w:firstLine="37"/>
              <w:jc w:val="center"/>
              <w:rPr>
                <w:b w:val="0"/>
                <w:lang w:val="pt"/>
              </w:rPr>
            </w:pPr>
          </w:p>
          <w:p w14:paraId="6B7D0E0B" w14:textId="77777777" w:rsidR="00AD4D68" w:rsidRPr="00554701" w:rsidRDefault="00AD4D68" w:rsidP="00554701">
            <w:pPr>
              <w:spacing w:before="120" w:after="120"/>
              <w:ind w:firstLine="37"/>
              <w:jc w:val="center"/>
              <w:rPr>
                <w:b w:val="0"/>
                <w:lang w:val="pt"/>
              </w:rPr>
            </w:pPr>
          </w:p>
          <w:p w14:paraId="37909ADB" w14:textId="77777777" w:rsidR="00AD4D68" w:rsidRPr="00554701" w:rsidRDefault="00AD4D68" w:rsidP="00554701">
            <w:pPr>
              <w:spacing w:before="120" w:after="120"/>
              <w:ind w:firstLine="37"/>
              <w:jc w:val="center"/>
              <w:rPr>
                <w:b w:val="0"/>
                <w:lang w:val="pt"/>
              </w:rPr>
            </w:pPr>
          </w:p>
          <w:p w14:paraId="41919BE6" w14:textId="77777777" w:rsidR="00AD4D68" w:rsidRPr="00554701" w:rsidRDefault="00AD4D68" w:rsidP="00554701">
            <w:pPr>
              <w:spacing w:before="120" w:after="120"/>
              <w:ind w:firstLine="37"/>
              <w:jc w:val="center"/>
              <w:rPr>
                <w:b w:val="0"/>
                <w:lang w:val="pt"/>
              </w:rPr>
            </w:pPr>
            <w:r w:rsidRPr="00554701">
              <w:rPr>
                <w:b w:val="0"/>
                <w:lang w:val="pt"/>
              </w:rPr>
              <w:t>Measurements used</w:t>
            </w:r>
          </w:p>
        </w:tc>
        <w:tc>
          <w:tcPr>
            <w:tcW w:w="1726" w:type="pct"/>
            <w:tcBorders>
              <w:top w:val="single" w:sz="4" w:space="0" w:color="auto"/>
              <w:left w:val="nil"/>
              <w:bottom w:val="nil"/>
              <w:right w:val="nil"/>
            </w:tcBorders>
          </w:tcPr>
          <w:p w14:paraId="0A16A651"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BDI and BDI-II</w:t>
            </w:r>
          </w:p>
        </w:tc>
        <w:tc>
          <w:tcPr>
            <w:tcW w:w="1271" w:type="pct"/>
            <w:tcBorders>
              <w:top w:val="single" w:sz="4" w:space="0" w:color="auto"/>
              <w:left w:val="nil"/>
              <w:bottom w:val="nil"/>
              <w:right w:val="nil"/>
            </w:tcBorders>
          </w:tcPr>
          <w:p w14:paraId="21F72A26"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5</w:t>
            </w:r>
          </w:p>
        </w:tc>
        <w:tc>
          <w:tcPr>
            <w:tcW w:w="1001" w:type="pct"/>
            <w:tcBorders>
              <w:top w:val="single" w:sz="4" w:space="0" w:color="auto"/>
              <w:left w:val="nil"/>
              <w:bottom w:val="nil"/>
            </w:tcBorders>
          </w:tcPr>
          <w:p w14:paraId="2218BA8A"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16%</w:t>
            </w:r>
          </w:p>
        </w:tc>
      </w:tr>
      <w:tr w:rsidR="00AD4D68" w:rsidRPr="00155615" w14:paraId="6062C5F8"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3A185A4E" w14:textId="77777777" w:rsidR="00AD4D68" w:rsidRPr="00554701" w:rsidRDefault="00AD4D68" w:rsidP="00554701">
            <w:pPr>
              <w:spacing w:before="120" w:after="120"/>
              <w:jc w:val="center"/>
              <w:rPr>
                <w:bCs w:val="0"/>
                <w:lang w:val="pt"/>
              </w:rPr>
            </w:pPr>
          </w:p>
        </w:tc>
        <w:tc>
          <w:tcPr>
            <w:tcW w:w="1726" w:type="pct"/>
            <w:tcBorders>
              <w:top w:val="nil"/>
              <w:left w:val="nil"/>
              <w:bottom w:val="nil"/>
              <w:right w:val="nil"/>
            </w:tcBorders>
          </w:tcPr>
          <w:p w14:paraId="534D441E"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rPr>
              <w:t>CES-D</w:t>
            </w:r>
          </w:p>
        </w:tc>
        <w:tc>
          <w:tcPr>
            <w:tcW w:w="1271" w:type="pct"/>
            <w:tcBorders>
              <w:top w:val="nil"/>
              <w:left w:val="nil"/>
              <w:bottom w:val="nil"/>
              <w:right w:val="nil"/>
            </w:tcBorders>
          </w:tcPr>
          <w:p w14:paraId="563B0E4F"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4</w:t>
            </w:r>
          </w:p>
        </w:tc>
        <w:tc>
          <w:tcPr>
            <w:tcW w:w="1001" w:type="pct"/>
            <w:tcBorders>
              <w:top w:val="nil"/>
              <w:left w:val="nil"/>
              <w:bottom w:val="nil"/>
            </w:tcBorders>
          </w:tcPr>
          <w:p w14:paraId="32A0DD9E"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13%</w:t>
            </w:r>
          </w:p>
        </w:tc>
      </w:tr>
      <w:tr w:rsidR="00AD4D68" w:rsidRPr="00155615" w14:paraId="717FD24C"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4851B78D" w14:textId="77777777" w:rsidR="00AD4D68" w:rsidRPr="00554701" w:rsidRDefault="00AD4D68" w:rsidP="00554701">
            <w:pPr>
              <w:spacing w:before="120" w:after="120"/>
              <w:jc w:val="center"/>
              <w:rPr>
                <w:bCs w:val="0"/>
                <w:lang w:val="pt"/>
              </w:rPr>
            </w:pPr>
          </w:p>
        </w:tc>
        <w:tc>
          <w:tcPr>
            <w:tcW w:w="1726" w:type="pct"/>
            <w:tcBorders>
              <w:top w:val="nil"/>
              <w:left w:val="nil"/>
              <w:bottom w:val="nil"/>
              <w:right w:val="nil"/>
            </w:tcBorders>
          </w:tcPr>
          <w:p w14:paraId="01FB6AC0"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rPr>
            </w:pPr>
            <w:r w:rsidRPr="00554701">
              <w:rPr>
                <w:bCs/>
              </w:rPr>
              <w:t>DASS-21</w:t>
            </w:r>
          </w:p>
        </w:tc>
        <w:tc>
          <w:tcPr>
            <w:tcW w:w="1271" w:type="pct"/>
            <w:tcBorders>
              <w:top w:val="nil"/>
              <w:left w:val="nil"/>
              <w:bottom w:val="nil"/>
              <w:right w:val="nil"/>
            </w:tcBorders>
          </w:tcPr>
          <w:p w14:paraId="253B0904"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5</w:t>
            </w:r>
          </w:p>
        </w:tc>
        <w:tc>
          <w:tcPr>
            <w:tcW w:w="1001" w:type="pct"/>
            <w:tcBorders>
              <w:top w:val="nil"/>
              <w:left w:val="nil"/>
              <w:bottom w:val="nil"/>
            </w:tcBorders>
          </w:tcPr>
          <w:p w14:paraId="64D599F2"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16%</w:t>
            </w:r>
          </w:p>
        </w:tc>
      </w:tr>
      <w:tr w:rsidR="00AD4D68" w:rsidRPr="00155615" w14:paraId="4B80857F"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4FB39157" w14:textId="77777777" w:rsidR="00AD4D68" w:rsidRPr="00554701" w:rsidRDefault="00AD4D68" w:rsidP="00554701">
            <w:pPr>
              <w:spacing w:before="120" w:after="120"/>
              <w:jc w:val="center"/>
              <w:rPr>
                <w:bCs w:val="0"/>
                <w:lang w:val="pt"/>
              </w:rPr>
            </w:pPr>
          </w:p>
        </w:tc>
        <w:tc>
          <w:tcPr>
            <w:tcW w:w="1726" w:type="pct"/>
            <w:tcBorders>
              <w:top w:val="nil"/>
              <w:left w:val="nil"/>
              <w:bottom w:val="nil"/>
              <w:right w:val="nil"/>
            </w:tcBorders>
          </w:tcPr>
          <w:p w14:paraId="36DB8774"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rPr>
            </w:pPr>
            <w:r w:rsidRPr="00554701">
              <w:rPr>
                <w:bCs/>
              </w:rPr>
              <w:t>HADS</w:t>
            </w:r>
          </w:p>
        </w:tc>
        <w:tc>
          <w:tcPr>
            <w:tcW w:w="1271" w:type="pct"/>
            <w:tcBorders>
              <w:top w:val="nil"/>
              <w:left w:val="nil"/>
              <w:bottom w:val="nil"/>
              <w:right w:val="nil"/>
            </w:tcBorders>
          </w:tcPr>
          <w:p w14:paraId="1EE8469B"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3</w:t>
            </w:r>
          </w:p>
        </w:tc>
        <w:tc>
          <w:tcPr>
            <w:tcW w:w="1001" w:type="pct"/>
            <w:tcBorders>
              <w:top w:val="nil"/>
              <w:left w:val="nil"/>
              <w:bottom w:val="nil"/>
            </w:tcBorders>
          </w:tcPr>
          <w:p w14:paraId="4FE97D80"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9%</w:t>
            </w:r>
          </w:p>
        </w:tc>
      </w:tr>
      <w:tr w:rsidR="00AD4D68" w:rsidRPr="00155615" w14:paraId="286C06DC"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1C8E257E" w14:textId="77777777" w:rsidR="00AD4D68" w:rsidRPr="00554701" w:rsidRDefault="00AD4D68" w:rsidP="00554701">
            <w:pPr>
              <w:spacing w:before="120" w:after="120"/>
              <w:jc w:val="center"/>
              <w:rPr>
                <w:bCs w:val="0"/>
                <w:lang w:val="pt"/>
              </w:rPr>
            </w:pPr>
          </w:p>
        </w:tc>
        <w:tc>
          <w:tcPr>
            <w:tcW w:w="1726" w:type="pct"/>
            <w:tcBorders>
              <w:top w:val="nil"/>
              <w:left w:val="nil"/>
              <w:bottom w:val="nil"/>
              <w:right w:val="nil"/>
            </w:tcBorders>
          </w:tcPr>
          <w:p w14:paraId="144109C6"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rPr>
            </w:pPr>
            <w:r w:rsidRPr="00554701">
              <w:rPr>
                <w:bCs/>
              </w:rPr>
              <w:t>PHQ-9</w:t>
            </w:r>
          </w:p>
        </w:tc>
        <w:tc>
          <w:tcPr>
            <w:tcW w:w="1271" w:type="pct"/>
            <w:tcBorders>
              <w:top w:val="nil"/>
              <w:left w:val="nil"/>
              <w:bottom w:val="nil"/>
              <w:right w:val="nil"/>
            </w:tcBorders>
          </w:tcPr>
          <w:p w14:paraId="1E20B0D9"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p>
          <w:p w14:paraId="672D25FC"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3</w:t>
            </w:r>
          </w:p>
        </w:tc>
        <w:tc>
          <w:tcPr>
            <w:tcW w:w="1001" w:type="pct"/>
            <w:tcBorders>
              <w:top w:val="nil"/>
              <w:left w:val="nil"/>
              <w:bottom w:val="nil"/>
            </w:tcBorders>
          </w:tcPr>
          <w:p w14:paraId="4A171461"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6%</w:t>
            </w:r>
          </w:p>
          <w:p w14:paraId="7275B34A"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9%</w:t>
            </w:r>
          </w:p>
        </w:tc>
      </w:tr>
      <w:tr w:rsidR="00AD4D68" w:rsidRPr="00155615" w14:paraId="134BC9BF"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534FEBD4" w14:textId="77777777" w:rsidR="00AD4D68" w:rsidRPr="00554701" w:rsidRDefault="00AD4D68" w:rsidP="00554701">
            <w:pPr>
              <w:spacing w:before="120" w:after="120"/>
              <w:jc w:val="center"/>
              <w:rPr>
                <w:bCs w:val="0"/>
                <w:lang w:val="pt"/>
              </w:rPr>
            </w:pPr>
          </w:p>
        </w:tc>
        <w:tc>
          <w:tcPr>
            <w:tcW w:w="1726" w:type="pct"/>
            <w:tcBorders>
              <w:top w:val="nil"/>
              <w:left w:val="nil"/>
              <w:bottom w:val="nil"/>
              <w:right w:val="nil"/>
            </w:tcBorders>
          </w:tcPr>
          <w:p w14:paraId="3C170FEA"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SRQ-20</w:t>
            </w:r>
          </w:p>
        </w:tc>
        <w:tc>
          <w:tcPr>
            <w:tcW w:w="1271" w:type="pct"/>
            <w:tcBorders>
              <w:top w:val="nil"/>
              <w:left w:val="nil"/>
              <w:bottom w:val="nil"/>
              <w:right w:val="nil"/>
            </w:tcBorders>
          </w:tcPr>
          <w:p w14:paraId="5BCA4D10"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2</w:t>
            </w:r>
          </w:p>
        </w:tc>
        <w:tc>
          <w:tcPr>
            <w:tcW w:w="1001" w:type="pct"/>
            <w:tcBorders>
              <w:top w:val="nil"/>
              <w:left w:val="nil"/>
              <w:bottom w:val="nil"/>
            </w:tcBorders>
          </w:tcPr>
          <w:p w14:paraId="7AFB3C78"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6%</w:t>
            </w:r>
          </w:p>
        </w:tc>
      </w:tr>
      <w:tr w:rsidR="00AD4D68" w:rsidRPr="00155615" w14:paraId="5AE95FF3" w14:textId="77777777" w:rsidTr="00554701">
        <w:trPr>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5D876B7E" w14:textId="77777777" w:rsidR="00AD4D68" w:rsidRPr="00554701" w:rsidRDefault="00AD4D68" w:rsidP="00554701">
            <w:pPr>
              <w:spacing w:before="120" w:after="120"/>
              <w:jc w:val="center"/>
              <w:rPr>
                <w:bCs w:val="0"/>
                <w:lang w:val="pt"/>
              </w:rPr>
            </w:pPr>
          </w:p>
        </w:tc>
        <w:tc>
          <w:tcPr>
            <w:tcW w:w="1726" w:type="pct"/>
            <w:tcBorders>
              <w:top w:val="nil"/>
              <w:left w:val="nil"/>
              <w:bottom w:val="nil"/>
              <w:right w:val="nil"/>
            </w:tcBorders>
          </w:tcPr>
          <w:p w14:paraId="2F33A913"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rPr>
            </w:pPr>
            <w:r w:rsidRPr="00554701">
              <w:rPr>
                <w:bCs/>
              </w:rPr>
              <w:t>USDI</w:t>
            </w:r>
          </w:p>
        </w:tc>
        <w:tc>
          <w:tcPr>
            <w:tcW w:w="1271" w:type="pct"/>
            <w:tcBorders>
              <w:top w:val="nil"/>
              <w:left w:val="nil"/>
              <w:bottom w:val="nil"/>
              <w:right w:val="nil"/>
            </w:tcBorders>
          </w:tcPr>
          <w:p w14:paraId="6BEA11BF" w14:textId="77777777" w:rsidR="00AD4D68" w:rsidRPr="00554701" w:rsidRDefault="00AD4D68" w:rsidP="00554701">
            <w:pPr>
              <w:spacing w:before="120" w:after="120"/>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2</w:t>
            </w:r>
          </w:p>
        </w:tc>
        <w:tc>
          <w:tcPr>
            <w:tcW w:w="1001" w:type="pct"/>
            <w:tcBorders>
              <w:top w:val="nil"/>
              <w:left w:val="nil"/>
              <w:bottom w:val="nil"/>
            </w:tcBorders>
          </w:tcPr>
          <w:p w14:paraId="0DB7B00B" w14:textId="77777777" w:rsidR="00AD4D68" w:rsidRPr="00554701" w:rsidRDefault="00AD4D68" w:rsidP="00554701">
            <w:pPr>
              <w:spacing w:before="120" w:after="120"/>
              <w:ind w:hanging="1"/>
              <w:jc w:val="center"/>
              <w:cnfStyle w:val="000000000000" w:firstRow="0" w:lastRow="0" w:firstColumn="0" w:lastColumn="0" w:oddVBand="0" w:evenVBand="0" w:oddHBand="0" w:evenHBand="0" w:firstRowFirstColumn="0" w:firstRowLastColumn="0" w:lastRowFirstColumn="0" w:lastRowLastColumn="0"/>
              <w:rPr>
                <w:bCs/>
                <w:lang w:val="pt"/>
              </w:rPr>
            </w:pPr>
            <w:r w:rsidRPr="00554701">
              <w:rPr>
                <w:bCs/>
                <w:lang w:val="pt"/>
              </w:rPr>
              <w:t>6%</w:t>
            </w:r>
          </w:p>
        </w:tc>
      </w:tr>
      <w:tr w:rsidR="00AD4D68" w:rsidRPr="00155615" w14:paraId="5A5E3E08" w14:textId="77777777" w:rsidTr="00554701">
        <w:trPr>
          <w:cnfStyle w:val="000000100000" w:firstRow="0" w:lastRow="0" w:firstColumn="0" w:lastColumn="0" w:oddVBand="0" w:evenVBand="0" w:oddHBand="1" w:evenHBand="0" w:firstRowFirstColumn="0" w:firstRowLastColumn="0" w:lastRowFirstColumn="0" w:lastRowLastColumn="0"/>
          <w:cantSplit/>
          <w:trHeight w:hRule="exact" w:val="340"/>
        </w:trPr>
        <w:tc>
          <w:tcPr>
            <w:cnfStyle w:val="001000000000" w:firstRow="0" w:lastRow="0" w:firstColumn="1" w:lastColumn="0" w:oddVBand="0" w:evenVBand="0" w:oddHBand="0" w:evenHBand="0" w:firstRowFirstColumn="0" w:firstRowLastColumn="0" w:lastRowFirstColumn="0" w:lastRowLastColumn="0"/>
            <w:tcW w:w="1001" w:type="pct"/>
            <w:vMerge/>
            <w:tcBorders>
              <w:right w:val="nil"/>
            </w:tcBorders>
          </w:tcPr>
          <w:p w14:paraId="4612D1D5" w14:textId="77777777" w:rsidR="00AD4D68" w:rsidRPr="00554701" w:rsidRDefault="00AD4D68" w:rsidP="00554701">
            <w:pPr>
              <w:spacing w:before="120" w:after="120"/>
              <w:jc w:val="center"/>
              <w:rPr>
                <w:bCs w:val="0"/>
                <w:lang w:val="pt"/>
              </w:rPr>
            </w:pPr>
          </w:p>
        </w:tc>
        <w:tc>
          <w:tcPr>
            <w:tcW w:w="1726" w:type="pct"/>
            <w:tcBorders>
              <w:top w:val="nil"/>
              <w:left w:val="nil"/>
              <w:bottom w:val="single" w:sz="4" w:space="0" w:color="auto"/>
              <w:right w:val="nil"/>
            </w:tcBorders>
          </w:tcPr>
          <w:p w14:paraId="5B08A913"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rPr>
            </w:pPr>
            <w:r w:rsidRPr="00554701">
              <w:rPr>
                <w:bCs/>
              </w:rPr>
              <w:t>Others</w:t>
            </w:r>
          </w:p>
        </w:tc>
        <w:tc>
          <w:tcPr>
            <w:tcW w:w="1271" w:type="pct"/>
            <w:tcBorders>
              <w:top w:val="nil"/>
              <w:left w:val="nil"/>
              <w:bottom w:val="single" w:sz="4" w:space="0" w:color="auto"/>
              <w:right w:val="nil"/>
            </w:tcBorders>
          </w:tcPr>
          <w:p w14:paraId="764B2FCA" w14:textId="77777777" w:rsidR="00AD4D68" w:rsidRPr="00554701" w:rsidRDefault="00AD4D68" w:rsidP="00554701">
            <w:pPr>
              <w:spacing w:before="120" w:after="120"/>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8</w:t>
            </w:r>
          </w:p>
        </w:tc>
        <w:tc>
          <w:tcPr>
            <w:tcW w:w="1001" w:type="pct"/>
            <w:tcBorders>
              <w:top w:val="nil"/>
              <w:left w:val="nil"/>
              <w:bottom w:val="single" w:sz="4" w:space="0" w:color="auto"/>
            </w:tcBorders>
          </w:tcPr>
          <w:p w14:paraId="3D755C2F" w14:textId="77777777" w:rsidR="00AD4D68" w:rsidRPr="00554701" w:rsidRDefault="00AD4D68" w:rsidP="00554701">
            <w:pPr>
              <w:spacing w:before="120" w:after="120"/>
              <w:ind w:hanging="1"/>
              <w:jc w:val="center"/>
              <w:cnfStyle w:val="000000100000" w:firstRow="0" w:lastRow="0" w:firstColumn="0" w:lastColumn="0" w:oddVBand="0" w:evenVBand="0" w:oddHBand="1" w:evenHBand="0" w:firstRowFirstColumn="0" w:firstRowLastColumn="0" w:lastRowFirstColumn="0" w:lastRowLastColumn="0"/>
              <w:rPr>
                <w:bCs/>
                <w:lang w:val="pt"/>
              </w:rPr>
            </w:pPr>
            <w:r w:rsidRPr="00554701">
              <w:rPr>
                <w:bCs/>
                <w:lang w:val="pt"/>
              </w:rPr>
              <w:t>25%</w:t>
            </w:r>
          </w:p>
        </w:tc>
      </w:tr>
    </w:tbl>
    <w:p w14:paraId="373BB1C7" w14:textId="7172C86E" w:rsidR="0021543A" w:rsidRDefault="00155615" w:rsidP="0021543A">
      <w:pPr>
        <w:pStyle w:val="Prrafocomn"/>
        <w:spacing w:line="460" w:lineRule="exact"/>
      </w:pPr>
      <w:r w:rsidRPr="00155615">
        <w:t>The studies measured depression, anxiety, and suicidal ideation jointly (n = 5); depression and anxiety (n = 15); only depression (n = 8); only anxiety (n = 2); or suicidal ideation (2). All the studies evaluated at least one sociocultural data, and 15 studies measured some academic factors. The publication period ranged from 2017 to 2021. Finally, all the included studies examined the relationship of at least one sociocultural or academic factor with depression, anxiety, or suicidal ideation, as detailed in Table 2.</w:t>
      </w:r>
    </w:p>
    <w:p w14:paraId="04EBBBF8" w14:textId="3309B2FB" w:rsidR="00155615" w:rsidRDefault="00155615" w:rsidP="0021543A">
      <w:pPr>
        <w:pStyle w:val="Prrafocomn"/>
        <w:spacing w:line="460" w:lineRule="exact"/>
      </w:pPr>
    </w:p>
    <w:p w14:paraId="16242838" w14:textId="24264437" w:rsidR="00155615" w:rsidRDefault="00155615" w:rsidP="0021543A">
      <w:pPr>
        <w:pStyle w:val="Prrafocomn"/>
        <w:spacing w:line="460" w:lineRule="exact"/>
      </w:pPr>
    </w:p>
    <w:p w14:paraId="6B13C393" w14:textId="75C4BAFE" w:rsidR="00155615" w:rsidRDefault="00155615" w:rsidP="0021543A">
      <w:pPr>
        <w:pStyle w:val="Prrafocomn"/>
        <w:spacing w:line="460" w:lineRule="exact"/>
      </w:pPr>
    </w:p>
    <w:p w14:paraId="17469298" w14:textId="77777777" w:rsidR="00155615" w:rsidRPr="0021543A" w:rsidRDefault="00155615" w:rsidP="0021543A">
      <w:pPr>
        <w:pStyle w:val="Prrafocomn"/>
        <w:spacing w:line="460" w:lineRule="exact"/>
      </w:pPr>
    </w:p>
    <w:p w14:paraId="1B14C002" w14:textId="77777777" w:rsidR="00155615" w:rsidRPr="00C837E0" w:rsidRDefault="00155615" w:rsidP="00155615">
      <w:pPr>
        <w:spacing w:before="120" w:after="120"/>
        <w:rPr>
          <w:b/>
          <w:bCs/>
          <w:lang w:val="en-US"/>
        </w:rPr>
      </w:pPr>
      <w:r w:rsidRPr="00C837E0">
        <w:rPr>
          <w:b/>
          <w:bCs/>
          <w:lang w:val="en-US"/>
        </w:rPr>
        <w:t>Table 2</w:t>
      </w:r>
    </w:p>
    <w:p w14:paraId="0616D4E3" w14:textId="77777777" w:rsidR="00155615" w:rsidRPr="00C837E0" w:rsidRDefault="00155615" w:rsidP="00155615">
      <w:pPr>
        <w:spacing w:before="120" w:after="120"/>
        <w:rPr>
          <w:i/>
          <w:iCs/>
          <w:lang w:val="en-US"/>
        </w:rPr>
      </w:pPr>
      <w:r w:rsidRPr="00C837E0">
        <w:rPr>
          <w:i/>
          <w:iCs/>
          <w:lang w:val="en-US"/>
        </w:rPr>
        <w:t>Analysis of sociocultural and academic factors related to depression, anxiety and suicidal ideation in the included studies</w:t>
      </w:r>
    </w:p>
    <w:tbl>
      <w:tblPr>
        <w:tblStyle w:val="Tablanormal2"/>
        <w:tblW w:w="5000" w:type="pct"/>
        <w:tblBorders>
          <w:insideH w:val="single" w:sz="4" w:space="0" w:color="auto"/>
          <w:insideV w:val="single" w:sz="4" w:space="0" w:color="auto"/>
        </w:tblBorders>
        <w:tblLook w:val="04A0" w:firstRow="1" w:lastRow="0" w:firstColumn="1" w:lastColumn="0" w:noHBand="0" w:noVBand="1"/>
      </w:tblPr>
      <w:tblGrid>
        <w:gridCol w:w="2203"/>
        <w:gridCol w:w="4403"/>
        <w:gridCol w:w="1898"/>
      </w:tblGrid>
      <w:tr w:rsidR="00155615" w:rsidRPr="00882636" w14:paraId="662456FE" w14:textId="77777777" w:rsidTr="009C556E">
        <w:trPr>
          <w:cnfStyle w:val="100000000000" w:firstRow="1" w:lastRow="0" w:firstColumn="0" w:lastColumn="0" w:oddVBand="0" w:evenVBand="0" w:oddHBand="0" w:evenHBand="0" w:firstRowFirstColumn="0" w:firstRowLastColumn="0" w:lastRowFirstColumn="0" w:lastRowLastColumn="0"/>
          <w:trHeight w:hRule="exact" w:val="624"/>
          <w:tblHeader/>
        </w:trPr>
        <w:tc>
          <w:tcPr>
            <w:cnfStyle w:val="001000000000" w:firstRow="0" w:lastRow="0" w:firstColumn="1" w:lastColumn="0" w:oddVBand="0" w:evenVBand="0" w:oddHBand="0" w:evenHBand="0" w:firstRowFirstColumn="0" w:firstRowLastColumn="0" w:lastRowFirstColumn="0" w:lastRowLastColumn="0"/>
            <w:tcW w:w="1295" w:type="pct"/>
            <w:tcBorders>
              <w:top w:val="single" w:sz="4" w:space="0" w:color="auto"/>
              <w:left w:val="nil"/>
              <w:bottom w:val="single" w:sz="4" w:space="0" w:color="auto"/>
              <w:right w:val="nil"/>
            </w:tcBorders>
            <w:hideMark/>
          </w:tcPr>
          <w:p w14:paraId="34F1B8DF" w14:textId="77777777" w:rsidR="00155615" w:rsidRPr="00155615" w:rsidRDefault="00155615" w:rsidP="00554701">
            <w:pPr>
              <w:pStyle w:val="Sinespaciado"/>
              <w:spacing w:before="120" w:after="120"/>
              <w:jc w:val="center"/>
              <w:rPr>
                <w:bCs w:val="0"/>
                <w:lang w:val="pt-BR" w:eastAsia="pt-BR"/>
              </w:rPr>
            </w:pPr>
            <w:r w:rsidRPr="00155615">
              <w:rPr>
                <w:bCs w:val="0"/>
                <w:lang w:val="pt-BR" w:eastAsia="pt-BR"/>
              </w:rPr>
              <w:t>Studies</w:t>
            </w:r>
          </w:p>
        </w:tc>
        <w:tc>
          <w:tcPr>
            <w:tcW w:w="2589" w:type="pct"/>
            <w:tcBorders>
              <w:top w:val="single" w:sz="4" w:space="0" w:color="auto"/>
              <w:left w:val="nil"/>
              <w:bottom w:val="single" w:sz="4" w:space="0" w:color="auto"/>
              <w:right w:val="nil"/>
            </w:tcBorders>
            <w:hideMark/>
          </w:tcPr>
          <w:p w14:paraId="384E0387" w14:textId="77777777" w:rsidR="00155615" w:rsidRPr="00155615" w:rsidRDefault="00155615" w:rsidP="00554701">
            <w:pPr>
              <w:pStyle w:val="Sinespaciado"/>
              <w:spacing w:before="120" w:after="120"/>
              <w:jc w:val="center"/>
              <w:cnfStyle w:val="100000000000" w:firstRow="1" w:lastRow="0" w:firstColumn="0" w:lastColumn="0" w:oddVBand="0" w:evenVBand="0" w:oddHBand="0" w:evenHBand="0" w:firstRowFirstColumn="0" w:firstRowLastColumn="0" w:lastRowFirstColumn="0" w:lastRowLastColumn="0"/>
              <w:rPr>
                <w:bCs w:val="0"/>
                <w:lang w:val="en-US" w:eastAsia="pt-BR"/>
              </w:rPr>
            </w:pPr>
            <w:r w:rsidRPr="00155615">
              <w:rPr>
                <w:bCs w:val="0"/>
                <w:lang w:val="en-US" w:eastAsia="pt-BR"/>
              </w:rPr>
              <w:t>Associated sociocultural and/or academic factors</w:t>
            </w:r>
          </w:p>
        </w:tc>
        <w:tc>
          <w:tcPr>
            <w:tcW w:w="1117" w:type="pct"/>
            <w:tcBorders>
              <w:top w:val="single" w:sz="4" w:space="0" w:color="auto"/>
              <w:left w:val="nil"/>
              <w:bottom w:val="single" w:sz="4" w:space="0" w:color="auto"/>
              <w:right w:val="nil"/>
            </w:tcBorders>
            <w:hideMark/>
          </w:tcPr>
          <w:p w14:paraId="23EA1495" w14:textId="77777777" w:rsidR="00155615" w:rsidRPr="00155615" w:rsidRDefault="00155615" w:rsidP="009C556E">
            <w:pPr>
              <w:pStyle w:val="Sinespaciado"/>
              <w:spacing w:before="120" w:after="120"/>
              <w:ind w:left="-47" w:right="-105"/>
              <w:jc w:val="center"/>
              <w:cnfStyle w:val="100000000000" w:firstRow="1" w:lastRow="0" w:firstColumn="0" w:lastColumn="0" w:oddVBand="0" w:evenVBand="0" w:oddHBand="0" w:evenHBand="0" w:firstRowFirstColumn="0" w:firstRowLastColumn="0" w:lastRowFirstColumn="0" w:lastRowLastColumn="0"/>
              <w:rPr>
                <w:bCs w:val="0"/>
                <w:lang w:val="pt-BR" w:eastAsia="pt-BR"/>
              </w:rPr>
            </w:pPr>
            <w:r w:rsidRPr="00155615">
              <w:rPr>
                <w:bCs w:val="0"/>
                <w:lang w:val="pt-BR" w:eastAsia="pt-BR"/>
              </w:rPr>
              <w:t>Mental health variable</w:t>
            </w:r>
          </w:p>
        </w:tc>
      </w:tr>
      <w:tr w:rsidR="00155615" w:rsidRPr="00882636" w14:paraId="56C14554" w14:textId="77777777" w:rsidTr="00554701">
        <w:trPr>
          <w:cnfStyle w:val="000000100000" w:firstRow="0" w:lastRow="0" w:firstColumn="0" w:lastColumn="0" w:oddVBand="0" w:evenVBand="0" w:oddHBand="1" w:evenHBand="0" w:firstRowFirstColumn="0" w:firstRowLastColumn="0" w:lastRowFirstColumn="0" w:lastRowLastColumn="0"/>
          <w:trHeight w:hRule="exact" w:val="439"/>
        </w:trPr>
        <w:tc>
          <w:tcPr>
            <w:cnfStyle w:val="001000000000" w:firstRow="0" w:lastRow="0" w:firstColumn="1" w:lastColumn="0" w:oddVBand="0" w:evenVBand="0" w:oddHBand="0" w:evenHBand="0" w:firstRowFirstColumn="0" w:firstRowLastColumn="0" w:lastRowFirstColumn="0" w:lastRowLastColumn="0"/>
            <w:tcW w:w="1295" w:type="pct"/>
            <w:tcBorders>
              <w:top w:val="single" w:sz="4" w:space="0" w:color="auto"/>
              <w:bottom w:val="nil"/>
              <w:right w:val="nil"/>
            </w:tcBorders>
          </w:tcPr>
          <w:p w14:paraId="1B2A3753" w14:textId="77777777" w:rsidR="00155615" w:rsidRPr="00554701" w:rsidRDefault="00155615" w:rsidP="00554701">
            <w:pPr>
              <w:pStyle w:val="Sinespaciado"/>
              <w:spacing w:before="120" w:after="120"/>
              <w:rPr>
                <w:b w:val="0"/>
                <w:bCs w:val="0"/>
                <w:sz w:val="19"/>
                <w:szCs w:val="19"/>
                <w:lang w:val="pt-PT" w:eastAsia="pt-BR"/>
              </w:rPr>
            </w:pPr>
            <w:r w:rsidRPr="00554701">
              <w:rPr>
                <w:b w:val="0"/>
                <w:bCs w:val="0"/>
                <w:sz w:val="19"/>
                <w:szCs w:val="19"/>
                <w:lang w:val="pt-PT" w:eastAsia="pt-BR"/>
              </w:rPr>
              <w:t>Hersi et al. (2017)</w:t>
            </w:r>
          </w:p>
        </w:tc>
        <w:tc>
          <w:tcPr>
            <w:tcW w:w="2589" w:type="pct"/>
            <w:tcBorders>
              <w:top w:val="single" w:sz="4" w:space="0" w:color="auto"/>
              <w:left w:val="nil"/>
              <w:bottom w:val="nil"/>
              <w:right w:val="nil"/>
            </w:tcBorders>
            <w:hideMark/>
          </w:tcPr>
          <w:p w14:paraId="3D9937F4"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lang w:val="en-US" w:eastAsia="pt-BR"/>
              </w:rPr>
              <w:t>Gender, economic status, interpersonal relationship</w:t>
            </w:r>
          </w:p>
        </w:tc>
        <w:tc>
          <w:tcPr>
            <w:tcW w:w="1117" w:type="pct"/>
            <w:tcBorders>
              <w:top w:val="single" w:sz="4" w:space="0" w:color="auto"/>
              <w:left w:val="nil"/>
              <w:bottom w:val="nil"/>
            </w:tcBorders>
            <w:hideMark/>
          </w:tcPr>
          <w:p w14:paraId="3A046C73"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4FB48A2D" w14:textId="77777777" w:rsidTr="00554701">
        <w:trPr>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F8D8147"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sz w:val="19"/>
                <w:szCs w:val="19"/>
                <w:lang w:val="pt-PT" w:eastAsia="pt-BR"/>
              </w:rPr>
              <w:t>Silva et al. (2017)</w:t>
            </w:r>
          </w:p>
        </w:tc>
        <w:tc>
          <w:tcPr>
            <w:tcW w:w="2589" w:type="pct"/>
            <w:tcBorders>
              <w:top w:val="nil"/>
              <w:left w:val="nil"/>
              <w:bottom w:val="nil"/>
              <w:right w:val="nil"/>
            </w:tcBorders>
            <w:hideMark/>
          </w:tcPr>
          <w:p w14:paraId="02A571DD"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lang w:val="en-US" w:eastAsia="pt-BR"/>
              </w:rPr>
              <w:t>Financial stress, relationship patterns, academic preoccupation</w:t>
            </w:r>
          </w:p>
        </w:tc>
        <w:tc>
          <w:tcPr>
            <w:tcW w:w="1117" w:type="pct"/>
            <w:tcBorders>
              <w:top w:val="nil"/>
              <w:left w:val="nil"/>
              <w:bottom w:val="nil"/>
            </w:tcBorders>
          </w:tcPr>
          <w:p w14:paraId="200DE26F"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C0BC7" w14:paraId="756B6032" w14:textId="77777777" w:rsidTr="00554701">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5C25C6A0"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sz w:val="19"/>
                <w:szCs w:val="19"/>
                <w:lang w:val="pt-PT" w:eastAsia="pt-BR"/>
              </w:rPr>
              <w:t>McLafferty et al. (2017)</w:t>
            </w:r>
          </w:p>
        </w:tc>
        <w:tc>
          <w:tcPr>
            <w:tcW w:w="2589" w:type="pct"/>
            <w:tcBorders>
              <w:top w:val="nil"/>
              <w:left w:val="nil"/>
              <w:bottom w:val="nil"/>
              <w:right w:val="nil"/>
            </w:tcBorders>
            <w:hideMark/>
          </w:tcPr>
          <w:p w14:paraId="3041BFA4"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lang w:val="en-US" w:eastAsia="pt-BR"/>
              </w:rPr>
              <w:t>Gender, sexual orientation, economic status</w:t>
            </w:r>
          </w:p>
        </w:tc>
        <w:tc>
          <w:tcPr>
            <w:tcW w:w="1117" w:type="pct"/>
            <w:tcBorders>
              <w:top w:val="nil"/>
              <w:left w:val="nil"/>
              <w:bottom w:val="nil"/>
            </w:tcBorders>
            <w:hideMark/>
          </w:tcPr>
          <w:p w14:paraId="6561D669"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Anxiety, depression and suicidal ideation</w:t>
            </w:r>
          </w:p>
        </w:tc>
      </w:tr>
      <w:tr w:rsidR="00155615" w:rsidRPr="00882636" w14:paraId="6FEDCE77" w14:textId="77777777" w:rsidTr="00554701">
        <w:trPr>
          <w:trHeight w:hRule="exact" w:val="439"/>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33564724"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sz w:val="19"/>
                <w:szCs w:val="19"/>
                <w:lang w:val="pt-PT" w:eastAsia="pt-BR"/>
              </w:rPr>
              <w:t>Lipson et al. (2018)</w:t>
            </w:r>
          </w:p>
        </w:tc>
        <w:tc>
          <w:tcPr>
            <w:tcW w:w="2589" w:type="pct"/>
            <w:tcBorders>
              <w:top w:val="nil"/>
              <w:left w:val="nil"/>
              <w:bottom w:val="nil"/>
              <w:right w:val="nil"/>
            </w:tcBorders>
            <w:hideMark/>
          </w:tcPr>
          <w:p w14:paraId="0FF3F5FD"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lang w:val="en-US" w:eastAsia="pt-BR"/>
              </w:rPr>
              <w:t>Academic competition, pressure to excel in studies</w:t>
            </w:r>
          </w:p>
        </w:tc>
        <w:tc>
          <w:tcPr>
            <w:tcW w:w="1117" w:type="pct"/>
            <w:tcBorders>
              <w:top w:val="nil"/>
              <w:left w:val="nil"/>
              <w:bottom w:val="nil"/>
            </w:tcBorders>
            <w:hideMark/>
          </w:tcPr>
          <w:p w14:paraId="1D30B072"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66CB1AE3" w14:textId="77777777" w:rsidTr="00554701">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1116AF42"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sz w:val="19"/>
                <w:szCs w:val="19"/>
                <w:lang w:val="pt-PT" w:eastAsia="pt-BR"/>
              </w:rPr>
              <w:t>Kronfol et al. (2018)</w:t>
            </w:r>
          </w:p>
        </w:tc>
        <w:tc>
          <w:tcPr>
            <w:tcW w:w="2589" w:type="pct"/>
            <w:tcBorders>
              <w:top w:val="nil"/>
              <w:left w:val="nil"/>
              <w:bottom w:val="nil"/>
              <w:right w:val="nil"/>
            </w:tcBorders>
            <w:hideMark/>
          </w:tcPr>
          <w:p w14:paraId="2E4E2C8D"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lang w:val="en-US" w:eastAsia="pt-BR"/>
              </w:rPr>
              <w:t>Gender, economic status, housing situation, difficulty balancing academic and personal responsibilities</w:t>
            </w:r>
          </w:p>
        </w:tc>
        <w:tc>
          <w:tcPr>
            <w:tcW w:w="1117" w:type="pct"/>
            <w:tcBorders>
              <w:top w:val="nil"/>
              <w:left w:val="nil"/>
              <w:bottom w:val="nil"/>
            </w:tcBorders>
          </w:tcPr>
          <w:p w14:paraId="080FF232"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287C71E7" w14:textId="77777777" w:rsidTr="00554701">
        <w:trPr>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18D3758C"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sz w:val="19"/>
                <w:szCs w:val="19"/>
                <w:lang w:val="pt-PT" w:eastAsia="pt-BR"/>
              </w:rPr>
              <w:t>Moreira de Sousa et al. (2018)</w:t>
            </w:r>
          </w:p>
        </w:tc>
        <w:tc>
          <w:tcPr>
            <w:tcW w:w="2589" w:type="pct"/>
            <w:tcBorders>
              <w:top w:val="nil"/>
              <w:left w:val="nil"/>
              <w:bottom w:val="nil"/>
              <w:right w:val="nil"/>
            </w:tcBorders>
            <w:hideMark/>
          </w:tcPr>
          <w:p w14:paraId="035131BD"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lang w:val="pt-BR" w:eastAsia="pt-BR"/>
              </w:rPr>
              <w:t>Academic performance</w:t>
            </w:r>
          </w:p>
        </w:tc>
        <w:tc>
          <w:tcPr>
            <w:tcW w:w="1117" w:type="pct"/>
            <w:tcBorders>
              <w:top w:val="nil"/>
              <w:left w:val="nil"/>
              <w:bottom w:val="nil"/>
            </w:tcBorders>
            <w:hideMark/>
          </w:tcPr>
          <w:p w14:paraId="5CEDC3C6"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6C00BAE9" w14:textId="77777777" w:rsidTr="00554701">
        <w:trPr>
          <w:cnfStyle w:val="000000100000" w:firstRow="0" w:lastRow="0" w:firstColumn="0" w:lastColumn="0" w:oddVBand="0" w:evenVBand="0" w:oddHBand="1" w:evenHBand="0" w:firstRowFirstColumn="0" w:firstRowLastColumn="0" w:lastRowFirstColumn="0" w:lastRowLastColumn="0"/>
          <w:trHeight w:hRule="exact" w:val="1016"/>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92A75C5"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Mahroon et al. (2018)</w:t>
            </w:r>
          </w:p>
        </w:tc>
        <w:tc>
          <w:tcPr>
            <w:tcW w:w="2589" w:type="pct"/>
            <w:tcBorders>
              <w:top w:val="nil"/>
              <w:left w:val="nil"/>
              <w:bottom w:val="nil"/>
              <w:right w:val="nil"/>
            </w:tcBorders>
            <w:hideMark/>
          </w:tcPr>
          <w:p w14:paraId="7CF4F203" w14:textId="77777777" w:rsidR="00155615" w:rsidRPr="00554701" w:rsidRDefault="00155615" w:rsidP="00554701">
            <w:pPr>
              <w:pStyle w:val="Sinespaciado"/>
              <w:spacing w:before="120" w:after="120"/>
              <w:ind w:left="-42" w:right="-21"/>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lang w:val="en-US" w:eastAsia="pt-BR"/>
              </w:rPr>
              <w:t>Gender, ethnicity, relationship with peers, year of study, social inequality, lack of access to resources, low academic motivation, dissatisfaction with the chosen career</w:t>
            </w:r>
          </w:p>
        </w:tc>
        <w:tc>
          <w:tcPr>
            <w:tcW w:w="1117" w:type="pct"/>
            <w:tcBorders>
              <w:top w:val="nil"/>
              <w:left w:val="nil"/>
              <w:bottom w:val="nil"/>
            </w:tcBorders>
            <w:hideMark/>
          </w:tcPr>
          <w:p w14:paraId="5BF5490F"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4EC98DF0" w14:textId="77777777" w:rsidTr="00554701">
        <w:trPr>
          <w:trHeight w:hRule="exact" w:val="563"/>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30F5D26"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Billingsley et al. (2019)</w:t>
            </w:r>
          </w:p>
        </w:tc>
        <w:tc>
          <w:tcPr>
            <w:tcW w:w="2589" w:type="pct"/>
            <w:tcBorders>
              <w:top w:val="nil"/>
              <w:left w:val="nil"/>
              <w:bottom w:val="nil"/>
              <w:right w:val="nil"/>
            </w:tcBorders>
          </w:tcPr>
          <w:p w14:paraId="2F757936"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lang w:val="en-US" w:eastAsia="pt-BR"/>
              </w:rPr>
              <w:t>Gender, economic status, involvement in academic activities</w:t>
            </w:r>
          </w:p>
        </w:tc>
        <w:tc>
          <w:tcPr>
            <w:tcW w:w="1117" w:type="pct"/>
            <w:tcBorders>
              <w:top w:val="nil"/>
              <w:left w:val="nil"/>
              <w:bottom w:val="nil"/>
            </w:tcBorders>
          </w:tcPr>
          <w:p w14:paraId="48B7D094"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00BBEAA5" w14:textId="77777777" w:rsidTr="00554701">
        <w:trPr>
          <w:cnfStyle w:val="000000100000" w:firstRow="0" w:lastRow="0" w:firstColumn="0" w:lastColumn="0" w:oddVBand="0" w:evenVBand="0" w:oddHBand="1" w:evenHBand="0" w:firstRowFirstColumn="0" w:firstRowLastColumn="0" w:lastRowFirstColumn="0" w:lastRowLastColumn="0"/>
          <w:trHeight w:hRule="exact" w:val="467"/>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255717AA"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Gan et al. (2019)</w:t>
            </w:r>
          </w:p>
        </w:tc>
        <w:tc>
          <w:tcPr>
            <w:tcW w:w="2589" w:type="pct"/>
            <w:tcBorders>
              <w:top w:val="nil"/>
              <w:left w:val="nil"/>
              <w:bottom w:val="nil"/>
              <w:right w:val="nil"/>
            </w:tcBorders>
          </w:tcPr>
          <w:p w14:paraId="1933A8AE"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lang w:val="en-US" w:eastAsia="pt-BR"/>
              </w:rPr>
              <w:t>Gender, ethnicity, status, economic condition</w:t>
            </w:r>
          </w:p>
        </w:tc>
        <w:tc>
          <w:tcPr>
            <w:tcW w:w="1117" w:type="pct"/>
            <w:tcBorders>
              <w:top w:val="nil"/>
              <w:left w:val="nil"/>
              <w:bottom w:val="nil"/>
            </w:tcBorders>
          </w:tcPr>
          <w:p w14:paraId="6DDADF78"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4E2185C1" w14:textId="77777777" w:rsidTr="00554701">
        <w:trPr>
          <w:trHeight w:hRule="exact" w:val="393"/>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4256CB8"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Fonseca et al. (2019)</w:t>
            </w:r>
          </w:p>
        </w:tc>
        <w:tc>
          <w:tcPr>
            <w:tcW w:w="2589" w:type="pct"/>
            <w:tcBorders>
              <w:top w:val="nil"/>
              <w:left w:val="nil"/>
              <w:bottom w:val="nil"/>
              <w:right w:val="nil"/>
            </w:tcBorders>
          </w:tcPr>
          <w:p w14:paraId="6AC8B233"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cademic performance</w:t>
            </w:r>
          </w:p>
        </w:tc>
        <w:tc>
          <w:tcPr>
            <w:tcW w:w="1117" w:type="pct"/>
            <w:tcBorders>
              <w:top w:val="nil"/>
              <w:left w:val="nil"/>
              <w:bottom w:val="nil"/>
            </w:tcBorders>
          </w:tcPr>
          <w:p w14:paraId="30692E49"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1B129053" w14:textId="77777777" w:rsidTr="009C556E">
        <w:trPr>
          <w:cnfStyle w:val="000000100000" w:firstRow="0" w:lastRow="0" w:firstColumn="0" w:lastColumn="0" w:oddVBand="0" w:evenVBand="0" w:oddHBand="1" w:evenHBand="0" w:firstRowFirstColumn="0" w:firstRowLastColumn="0" w:lastRowFirstColumn="0" w:lastRowLastColumn="0"/>
          <w:trHeight w:hRule="exact" w:val="55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71511C7"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Tessema et al. (2019)</w:t>
            </w:r>
          </w:p>
        </w:tc>
        <w:tc>
          <w:tcPr>
            <w:tcW w:w="2589" w:type="pct"/>
            <w:tcBorders>
              <w:top w:val="nil"/>
              <w:left w:val="nil"/>
              <w:bottom w:val="nil"/>
              <w:right w:val="nil"/>
            </w:tcBorders>
          </w:tcPr>
          <w:p w14:paraId="7E58093C"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Gender, ethnicity, year of study, academic performance</w:t>
            </w:r>
          </w:p>
        </w:tc>
        <w:tc>
          <w:tcPr>
            <w:tcW w:w="1117" w:type="pct"/>
            <w:tcBorders>
              <w:top w:val="nil"/>
              <w:left w:val="nil"/>
              <w:bottom w:val="nil"/>
            </w:tcBorders>
          </w:tcPr>
          <w:p w14:paraId="12672C13"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428DDA01" w14:textId="77777777" w:rsidTr="009C556E">
        <w:trPr>
          <w:trHeight w:hRule="exact" w:val="43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32377534"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Wilcox (2019)</w:t>
            </w:r>
          </w:p>
        </w:tc>
        <w:tc>
          <w:tcPr>
            <w:tcW w:w="2589" w:type="pct"/>
            <w:tcBorders>
              <w:top w:val="nil"/>
              <w:left w:val="nil"/>
              <w:bottom w:val="nil"/>
              <w:right w:val="nil"/>
            </w:tcBorders>
          </w:tcPr>
          <w:p w14:paraId="14981672"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cademic performance</w:t>
            </w:r>
          </w:p>
        </w:tc>
        <w:tc>
          <w:tcPr>
            <w:tcW w:w="1117" w:type="pct"/>
            <w:tcBorders>
              <w:top w:val="nil"/>
              <w:left w:val="nil"/>
              <w:bottom w:val="nil"/>
            </w:tcBorders>
          </w:tcPr>
          <w:p w14:paraId="29A1E2FD"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C0BC7" w14:paraId="56F48826" w14:textId="77777777" w:rsidTr="009C556E">
        <w:trPr>
          <w:cnfStyle w:val="000000100000" w:firstRow="0" w:lastRow="0" w:firstColumn="0" w:lastColumn="0" w:oddVBand="0" w:evenVBand="0" w:oddHBand="1" w:evenHBand="0" w:firstRowFirstColumn="0" w:firstRowLastColumn="0" w:lastRowFirstColumn="0" w:lastRowLastColumn="0"/>
          <w:trHeight w:hRule="exact" w:val="569"/>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56F126E3"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Messman et al. (2019)</w:t>
            </w:r>
          </w:p>
        </w:tc>
        <w:tc>
          <w:tcPr>
            <w:tcW w:w="2589" w:type="pct"/>
            <w:tcBorders>
              <w:top w:val="nil"/>
              <w:left w:val="nil"/>
              <w:bottom w:val="nil"/>
              <w:right w:val="nil"/>
            </w:tcBorders>
          </w:tcPr>
          <w:p w14:paraId="7C6DBA16"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Gender, sexual orientation</w:t>
            </w:r>
          </w:p>
        </w:tc>
        <w:tc>
          <w:tcPr>
            <w:tcW w:w="1117" w:type="pct"/>
            <w:tcBorders>
              <w:top w:val="nil"/>
              <w:left w:val="nil"/>
              <w:bottom w:val="nil"/>
            </w:tcBorders>
          </w:tcPr>
          <w:p w14:paraId="1888E637"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Anxiety, depression and suicidal ideation</w:t>
            </w:r>
          </w:p>
        </w:tc>
      </w:tr>
      <w:tr w:rsidR="00155615" w:rsidRPr="00882636" w14:paraId="1F3CE6F8" w14:textId="77777777" w:rsidTr="009C556E">
        <w:trPr>
          <w:trHeight w:hRule="exact" w:val="421"/>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E17EE2C" w14:textId="77777777" w:rsidR="00155615" w:rsidRPr="00554701" w:rsidRDefault="00155615" w:rsidP="00554701">
            <w:pPr>
              <w:pStyle w:val="Sinespaciado"/>
              <w:spacing w:before="120" w:after="120"/>
              <w:rPr>
                <w:b w:val="0"/>
                <w:bCs w:val="0"/>
                <w:sz w:val="19"/>
                <w:szCs w:val="19"/>
                <w:lang w:val="pt-BR" w:eastAsia="pt-BR"/>
              </w:rPr>
            </w:pPr>
            <w:r w:rsidRPr="00554701">
              <w:rPr>
                <w:b w:val="0"/>
                <w:bCs w:val="0"/>
                <w:color w:val="000000"/>
                <w:sz w:val="19"/>
                <w:szCs w:val="19"/>
              </w:rPr>
              <w:t>Moutinho et al. (2019)</w:t>
            </w:r>
          </w:p>
        </w:tc>
        <w:tc>
          <w:tcPr>
            <w:tcW w:w="2589" w:type="pct"/>
            <w:tcBorders>
              <w:top w:val="nil"/>
              <w:left w:val="nil"/>
              <w:bottom w:val="nil"/>
              <w:right w:val="nil"/>
            </w:tcBorders>
          </w:tcPr>
          <w:p w14:paraId="7718FC0D"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color w:val="000000"/>
                <w:sz w:val="19"/>
                <w:szCs w:val="19"/>
              </w:rPr>
              <w:t>Gender, economic status and year of study</w:t>
            </w:r>
          </w:p>
        </w:tc>
        <w:tc>
          <w:tcPr>
            <w:tcW w:w="1117" w:type="pct"/>
            <w:tcBorders>
              <w:top w:val="nil"/>
              <w:left w:val="nil"/>
              <w:bottom w:val="nil"/>
            </w:tcBorders>
          </w:tcPr>
          <w:p w14:paraId="148A787C" w14:textId="43B4048A" w:rsidR="00155615" w:rsidRPr="00554701" w:rsidRDefault="00554701"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 xml:space="preserve">Anxiety and </w:t>
            </w:r>
            <w:r w:rsidR="00155615" w:rsidRPr="00554701">
              <w:rPr>
                <w:sz w:val="19"/>
                <w:szCs w:val="19"/>
              </w:rPr>
              <w:t>depression</w:t>
            </w:r>
          </w:p>
        </w:tc>
      </w:tr>
      <w:tr w:rsidR="00155615" w:rsidRPr="00882636" w14:paraId="3D28BFC7" w14:textId="77777777" w:rsidTr="009C556E">
        <w:trPr>
          <w:cnfStyle w:val="000000100000" w:firstRow="0" w:lastRow="0" w:firstColumn="0" w:lastColumn="0" w:oddVBand="0" w:evenVBand="0" w:oddHBand="1" w:evenHBand="0" w:firstRowFirstColumn="0" w:firstRowLastColumn="0" w:lastRowFirstColumn="0" w:lastRowLastColumn="0"/>
          <w:trHeight w:hRule="exact" w:val="427"/>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E757B3A"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Çelik et al. (2019)</w:t>
            </w:r>
          </w:p>
        </w:tc>
        <w:tc>
          <w:tcPr>
            <w:tcW w:w="2589" w:type="pct"/>
            <w:tcBorders>
              <w:top w:val="nil"/>
              <w:left w:val="nil"/>
              <w:bottom w:val="nil"/>
              <w:right w:val="nil"/>
            </w:tcBorders>
          </w:tcPr>
          <w:p w14:paraId="7C0556AE"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Economic status and academic performance</w:t>
            </w:r>
          </w:p>
        </w:tc>
        <w:tc>
          <w:tcPr>
            <w:tcW w:w="1117" w:type="pct"/>
            <w:tcBorders>
              <w:top w:val="nil"/>
              <w:left w:val="nil"/>
              <w:bottom w:val="nil"/>
            </w:tcBorders>
          </w:tcPr>
          <w:p w14:paraId="73DB3FBA"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3AE3A5CA" w14:textId="77777777" w:rsidTr="009C556E">
        <w:trPr>
          <w:trHeight w:hRule="exact" w:val="418"/>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5F51FCD9"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Duffy et al. (2019)</w:t>
            </w:r>
          </w:p>
        </w:tc>
        <w:tc>
          <w:tcPr>
            <w:tcW w:w="2589" w:type="pct"/>
            <w:tcBorders>
              <w:top w:val="nil"/>
              <w:left w:val="nil"/>
              <w:bottom w:val="nil"/>
              <w:right w:val="nil"/>
            </w:tcBorders>
          </w:tcPr>
          <w:p w14:paraId="675DFC94"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lang w:val="pt-BR" w:eastAsia="pt-BR"/>
              </w:rPr>
              <w:t>Gender</w:t>
            </w:r>
          </w:p>
        </w:tc>
        <w:tc>
          <w:tcPr>
            <w:tcW w:w="1117" w:type="pct"/>
            <w:tcBorders>
              <w:top w:val="nil"/>
              <w:left w:val="nil"/>
              <w:bottom w:val="nil"/>
            </w:tcBorders>
          </w:tcPr>
          <w:p w14:paraId="1BAF9B40"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Suicidal ideation</w:t>
            </w:r>
          </w:p>
        </w:tc>
      </w:tr>
      <w:tr w:rsidR="00155615" w:rsidRPr="008C0BC7" w14:paraId="766617F4" w14:textId="77777777" w:rsidTr="009C556E">
        <w:trPr>
          <w:cnfStyle w:val="000000100000" w:firstRow="0" w:lastRow="0" w:firstColumn="0" w:lastColumn="0" w:oddVBand="0" w:evenVBand="0" w:oddHBand="1" w:evenHBand="0" w:firstRowFirstColumn="0" w:firstRowLastColumn="0" w:lastRowFirstColumn="0" w:lastRowLastColumn="0"/>
          <w:trHeight w:hRule="exact" w:val="566"/>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A5C116C"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Wang et al. (2019)</w:t>
            </w:r>
          </w:p>
        </w:tc>
        <w:tc>
          <w:tcPr>
            <w:tcW w:w="2589" w:type="pct"/>
            <w:tcBorders>
              <w:top w:val="nil"/>
              <w:left w:val="nil"/>
              <w:bottom w:val="nil"/>
              <w:right w:val="nil"/>
            </w:tcBorders>
          </w:tcPr>
          <w:p w14:paraId="49152A4F"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lang w:val="pt-BR" w:eastAsia="pt-BR"/>
              </w:rPr>
              <w:t>Gender</w:t>
            </w:r>
          </w:p>
        </w:tc>
        <w:tc>
          <w:tcPr>
            <w:tcW w:w="1117" w:type="pct"/>
            <w:tcBorders>
              <w:top w:val="nil"/>
              <w:left w:val="nil"/>
              <w:bottom w:val="nil"/>
            </w:tcBorders>
          </w:tcPr>
          <w:p w14:paraId="4C04FCE1"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Anxiety, depression and suicidal ideation</w:t>
            </w:r>
          </w:p>
        </w:tc>
      </w:tr>
      <w:tr w:rsidR="00155615" w:rsidRPr="00882636" w14:paraId="394051BE" w14:textId="77777777" w:rsidTr="009C556E">
        <w:trPr>
          <w:trHeight w:hRule="exact" w:val="432"/>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5B1F223"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Song et al. (2020)</w:t>
            </w:r>
          </w:p>
        </w:tc>
        <w:tc>
          <w:tcPr>
            <w:tcW w:w="2589" w:type="pct"/>
            <w:tcBorders>
              <w:top w:val="nil"/>
              <w:left w:val="nil"/>
              <w:bottom w:val="nil"/>
              <w:right w:val="nil"/>
            </w:tcBorders>
          </w:tcPr>
          <w:p w14:paraId="56A3045A"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Gender, sexual orientation</w:t>
            </w:r>
          </w:p>
        </w:tc>
        <w:tc>
          <w:tcPr>
            <w:tcW w:w="1117" w:type="pct"/>
            <w:tcBorders>
              <w:top w:val="nil"/>
              <w:left w:val="nil"/>
              <w:bottom w:val="nil"/>
            </w:tcBorders>
          </w:tcPr>
          <w:p w14:paraId="46EAD027" w14:textId="77777777" w:rsidR="00155615" w:rsidRPr="00554701" w:rsidRDefault="00155615" w:rsidP="00554701">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198C8BC5" w14:textId="77777777" w:rsidTr="009C556E">
        <w:trPr>
          <w:cnfStyle w:val="000000100000" w:firstRow="0" w:lastRow="0" w:firstColumn="0" w:lastColumn="0" w:oddVBand="0" w:evenVBand="0" w:oddHBand="1" w:evenHBand="0" w:firstRowFirstColumn="0" w:firstRowLastColumn="0" w:lastRowFirstColumn="0" w:lastRowLastColumn="0"/>
          <w:trHeight w:hRule="exact" w:val="425"/>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38CBD3D" w14:textId="77777777" w:rsidR="00155615" w:rsidRPr="009C556E" w:rsidRDefault="00155615" w:rsidP="00554701">
            <w:pPr>
              <w:pStyle w:val="Sinespaciado"/>
              <w:spacing w:before="120" w:after="120"/>
              <w:rPr>
                <w:b w:val="0"/>
                <w:bCs w:val="0"/>
                <w:color w:val="000000"/>
                <w:sz w:val="19"/>
                <w:szCs w:val="19"/>
                <w:lang w:val="es-ES"/>
              </w:rPr>
            </w:pPr>
            <w:r w:rsidRPr="00554701">
              <w:rPr>
                <w:b w:val="0"/>
                <w:bCs w:val="0"/>
                <w:color w:val="000000"/>
                <w:sz w:val="19"/>
                <w:szCs w:val="19"/>
                <w:lang w:val="es-ES"/>
              </w:rPr>
              <w:t xml:space="preserve">van der Walt et al. </w:t>
            </w:r>
            <w:r w:rsidRPr="009C556E">
              <w:rPr>
                <w:b w:val="0"/>
                <w:bCs w:val="0"/>
                <w:color w:val="000000"/>
                <w:sz w:val="19"/>
                <w:szCs w:val="19"/>
                <w:lang w:val="es-ES"/>
              </w:rPr>
              <w:t>(2020)</w:t>
            </w:r>
          </w:p>
        </w:tc>
        <w:tc>
          <w:tcPr>
            <w:tcW w:w="2589" w:type="pct"/>
            <w:tcBorders>
              <w:top w:val="nil"/>
              <w:left w:val="nil"/>
              <w:bottom w:val="nil"/>
              <w:right w:val="nil"/>
            </w:tcBorders>
          </w:tcPr>
          <w:p w14:paraId="7944B77B"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Gender, sexual orientation</w:t>
            </w:r>
          </w:p>
        </w:tc>
        <w:tc>
          <w:tcPr>
            <w:tcW w:w="1117" w:type="pct"/>
            <w:tcBorders>
              <w:top w:val="nil"/>
              <w:left w:val="nil"/>
              <w:bottom w:val="nil"/>
            </w:tcBorders>
          </w:tcPr>
          <w:p w14:paraId="5C3FE04B" w14:textId="77777777" w:rsidR="00155615" w:rsidRPr="00554701" w:rsidRDefault="00155615" w:rsidP="00554701">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23139381" w14:textId="77777777" w:rsidTr="009C556E">
        <w:trPr>
          <w:trHeight w:hRule="exact" w:val="573"/>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3FDAB4F8"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Falade et al. (2020)</w:t>
            </w:r>
          </w:p>
        </w:tc>
        <w:tc>
          <w:tcPr>
            <w:tcW w:w="2589" w:type="pct"/>
            <w:tcBorders>
              <w:top w:val="nil"/>
              <w:left w:val="nil"/>
              <w:bottom w:val="nil"/>
              <w:right w:val="nil"/>
            </w:tcBorders>
          </w:tcPr>
          <w:p w14:paraId="445D74F8"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Gender, ethnicity, race, sexual orientation, economic status and academic performance</w:t>
            </w:r>
          </w:p>
        </w:tc>
        <w:tc>
          <w:tcPr>
            <w:tcW w:w="1117" w:type="pct"/>
            <w:tcBorders>
              <w:top w:val="nil"/>
              <w:left w:val="nil"/>
              <w:bottom w:val="nil"/>
            </w:tcBorders>
          </w:tcPr>
          <w:p w14:paraId="505D36FE"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58A9F976" w14:textId="77777777" w:rsidTr="00554701">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10E7E8D"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 xml:space="preserve">del Toro </w:t>
            </w:r>
            <w:r w:rsidRPr="00554701">
              <w:rPr>
                <w:b w:val="0"/>
                <w:bCs w:val="0"/>
                <w:sz w:val="19"/>
                <w:szCs w:val="19"/>
                <w:lang w:val="en"/>
              </w:rPr>
              <w:t>&amp; Hughes</w:t>
            </w:r>
            <w:r w:rsidRPr="00554701">
              <w:rPr>
                <w:b w:val="0"/>
                <w:bCs w:val="0"/>
                <w:color w:val="000000"/>
                <w:sz w:val="19"/>
                <w:szCs w:val="19"/>
              </w:rPr>
              <w:t xml:space="preserve"> (2020)</w:t>
            </w:r>
          </w:p>
        </w:tc>
        <w:tc>
          <w:tcPr>
            <w:tcW w:w="2589" w:type="pct"/>
            <w:tcBorders>
              <w:top w:val="nil"/>
              <w:left w:val="nil"/>
              <w:bottom w:val="nil"/>
              <w:right w:val="nil"/>
            </w:tcBorders>
          </w:tcPr>
          <w:p w14:paraId="6419B406"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Gender, economic status and academic performance</w:t>
            </w:r>
          </w:p>
        </w:tc>
        <w:tc>
          <w:tcPr>
            <w:tcW w:w="1117" w:type="pct"/>
            <w:tcBorders>
              <w:top w:val="nil"/>
              <w:left w:val="nil"/>
              <w:bottom w:val="nil"/>
            </w:tcBorders>
          </w:tcPr>
          <w:p w14:paraId="491C2AFD"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446947EF" w14:textId="77777777" w:rsidTr="009C556E">
        <w:trPr>
          <w:trHeight w:hRule="exact" w:val="519"/>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0BD3FDA3"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lastRenderedPageBreak/>
              <w:t>Sa et al. (2020)</w:t>
            </w:r>
          </w:p>
        </w:tc>
        <w:tc>
          <w:tcPr>
            <w:tcW w:w="2589" w:type="pct"/>
            <w:tcBorders>
              <w:top w:val="nil"/>
              <w:left w:val="nil"/>
              <w:bottom w:val="nil"/>
              <w:right w:val="nil"/>
            </w:tcBorders>
          </w:tcPr>
          <w:p w14:paraId="5EB5FA8E"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Gender, economic status and academic performance</w:t>
            </w:r>
          </w:p>
        </w:tc>
        <w:tc>
          <w:tcPr>
            <w:tcW w:w="1117" w:type="pct"/>
            <w:tcBorders>
              <w:top w:val="nil"/>
              <w:left w:val="nil"/>
              <w:bottom w:val="nil"/>
            </w:tcBorders>
          </w:tcPr>
          <w:p w14:paraId="0659F71A"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Suicidal ideation</w:t>
            </w:r>
          </w:p>
        </w:tc>
      </w:tr>
      <w:tr w:rsidR="00155615" w:rsidRPr="00882636" w14:paraId="4A0F2B55" w14:textId="77777777" w:rsidTr="009C556E">
        <w:trPr>
          <w:cnfStyle w:val="000000100000" w:firstRow="0" w:lastRow="0" w:firstColumn="0" w:lastColumn="0" w:oddVBand="0" w:evenVBand="0" w:oddHBand="1" w:evenHBand="0" w:firstRowFirstColumn="0" w:firstRowLastColumn="0" w:lastRowFirstColumn="0" w:lastRowLastColumn="0"/>
          <w:trHeight w:hRule="exact" w:val="41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15F96B1A"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Pillay et al. (2020)</w:t>
            </w:r>
          </w:p>
        </w:tc>
        <w:tc>
          <w:tcPr>
            <w:tcW w:w="2589" w:type="pct"/>
            <w:tcBorders>
              <w:top w:val="nil"/>
              <w:left w:val="nil"/>
              <w:bottom w:val="nil"/>
              <w:right w:val="nil"/>
            </w:tcBorders>
          </w:tcPr>
          <w:p w14:paraId="1C8E7EAB"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lang w:val="pt-BR" w:eastAsia="pt-BR"/>
              </w:rPr>
              <w:t>Gender</w:t>
            </w:r>
          </w:p>
        </w:tc>
        <w:tc>
          <w:tcPr>
            <w:tcW w:w="1117" w:type="pct"/>
            <w:tcBorders>
              <w:top w:val="nil"/>
              <w:left w:val="nil"/>
              <w:bottom w:val="nil"/>
            </w:tcBorders>
          </w:tcPr>
          <w:p w14:paraId="219E1EC5" w14:textId="77777777" w:rsidR="00155615" w:rsidRPr="00554701" w:rsidRDefault="00155615" w:rsidP="009C556E">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5A140C31" w14:textId="77777777" w:rsidTr="00554701">
        <w:trPr>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2FE2575"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Grace (2020)</w:t>
            </w:r>
          </w:p>
        </w:tc>
        <w:tc>
          <w:tcPr>
            <w:tcW w:w="2589" w:type="pct"/>
            <w:tcBorders>
              <w:top w:val="nil"/>
              <w:left w:val="nil"/>
              <w:bottom w:val="nil"/>
              <w:right w:val="nil"/>
            </w:tcBorders>
          </w:tcPr>
          <w:p w14:paraId="2AEFE195"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Gender, ethnicity, race, sexual orientation, economic status and academic performance</w:t>
            </w:r>
          </w:p>
        </w:tc>
        <w:tc>
          <w:tcPr>
            <w:tcW w:w="1117" w:type="pct"/>
            <w:tcBorders>
              <w:top w:val="nil"/>
              <w:left w:val="nil"/>
              <w:bottom w:val="nil"/>
            </w:tcBorders>
          </w:tcPr>
          <w:p w14:paraId="4FADD011"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Depression</w:t>
            </w:r>
          </w:p>
        </w:tc>
      </w:tr>
      <w:tr w:rsidR="00155615" w:rsidRPr="00882636" w14:paraId="7F14C92F" w14:textId="77777777" w:rsidTr="00554701">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4E24A2D8"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Atienza-Carbonell et al. (2020)</w:t>
            </w:r>
          </w:p>
        </w:tc>
        <w:tc>
          <w:tcPr>
            <w:tcW w:w="2589" w:type="pct"/>
            <w:tcBorders>
              <w:top w:val="nil"/>
              <w:left w:val="nil"/>
              <w:bottom w:val="nil"/>
              <w:right w:val="nil"/>
            </w:tcBorders>
          </w:tcPr>
          <w:p w14:paraId="6E8819A6"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Gender and academic performance</w:t>
            </w:r>
          </w:p>
        </w:tc>
        <w:tc>
          <w:tcPr>
            <w:tcW w:w="1117" w:type="pct"/>
            <w:tcBorders>
              <w:top w:val="nil"/>
              <w:left w:val="nil"/>
              <w:bottom w:val="nil"/>
            </w:tcBorders>
          </w:tcPr>
          <w:p w14:paraId="764CE5B2" w14:textId="77777777" w:rsidR="00155615" w:rsidRPr="00554701" w:rsidRDefault="00155615" w:rsidP="009C556E">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C0BC7" w14:paraId="0C8C4B58" w14:textId="77777777" w:rsidTr="009C556E">
        <w:trPr>
          <w:trHeight w:hRule="exact" w:val="607"/>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5B770316"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Tran (2020)</w:t>
            </w:r>
          </w:p>
        </w:tc>
        <w:tc>
          <w:tcPr>
            <w:tcW w:w="2589" w:type="pct"/>
            <w:tcBorders>
              <w:top w:val="nil"/>
              <w:left w:val="nil"/>
              <w:bottom w:val="nil"/>
              <w:right w:val="nil"/>
            </w:tcBorders>
          </w:tcPr>
          <w:p w14:paraId="7FBE5C4C"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Gender, ethnicity, race</w:t>
            </w:r>
          </w:p>
        </w:tc>
        <w:tc>
          <w:tcPr>
            <w:tcW w:w="1117" w:type="pct"/>
            <w:tcBorders>
              <w:top w:val="nil"/>
              <w:left w:val="nil"/>
              <w:bottom w:val="nil"/>
            </w:tcBorders>
          </w:tcPr>
          <w:p w14:paraId="44E7D2BC"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Anxiety, depression and suicidal ideation</w:t>
            </w:r>
          </w:p>
        </w:tc>
      </w:tr>
      <w:tr w:rsidR="00155615" w:rsidRPr="00882636" w14:paraId="08CCD888" w14:textId="77777777" w:rsidTr="009C556E">
        <w:trPr>
          <w:cnfStyle w:val="000000100000" w:firstRow="0" w:lastRow="0" w:firstColumn="0" w:lastColumn="0" w:oddVBand="0" w:evenVBand="0" w:oddHBand="1" w:evenHBand="0" w:firstRowFirstColumn="0" w:firstRowLastColumn="0" w:lastRowFirstColumn="0" w:lastRowLastColumn="0"/>
          <w:trHeight w:hRule="exact" w:val="559"/>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D3328A9"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Mirhosseini et al. (2021)</w:t>
            </w:r>
          </w:p>
        </w:tc>
        <w:tc>
          <w:tcPr>
            <w:tcW w:w="2589" w:type="pct"/>
            <w:tcBorders>
              <w:top w:val="nil"/>
              <w:left w:val="nil"/>
              <w:bottom w:val="nil"/>
              <w:right w:val="nil"/>
            </w:tcBorders>
          </w:tcPr>
          <w:p w14:paraId="2EABD65A"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academic performance, semester level, interest in the area of study and topic of study</w:t>
            </w:r>
          </w:p>
        </w:tc>
        <w:tc>
          <w:tcPr>
            <w:tcW w:w="1117" w:type="pct"/>
            <w:tcBorders>
              <w:top w:val="nil"/>
              <w:left w:val="nil"/>
              <w:bottom w:val="nil"/>
            </w:tcBorders>
          </w:tcPr>
          <w:p w14:paraId="114B1763" w14:textId="77777777" w:rsidR="00155615" w:rsidRPr="00554701" w:rsidRDefault="00155615" w:rsidP="009C556E">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Depression</w:t>
            </w:r>
          </w:p>
        </w:tc>
      </w:tr>
      <w:tr w:rsidR="00155615" w:rsidRPr="008C0BC7" w14:paraId="003E8249" w14:textId="77777777" w:rsidTr="009C556E">
        <w:trPr>
          <w:trHeight w:hRule="exact" w:val="567"/>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359B8949"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BlackDeer et al. (2021)</w:t>
            </w:r>
          </w:p>
        </w:tc>
        <w:tc>
          <w:tcPr>
            <w:tcW w:w="2589" w:type="pct"/>
            <w:tcBorders>
              <w:top w:val="nil"/>
              <w:left w:val="nil"/>
              <w:bottom w:val="nil"/>
              <w:right w:val="nil"/>
            </w:tcBorders>
          </w:tcPr>
          <w:p w14:paraId="2AEE91FC"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Gender, ethnicity and academic performance</w:t>
            </w:r>
          </w:p>
        </w:tc>
        <w:tc>
          <w:tcPr>
            <w:tcW w:w="1117" w:type="pct"/>
            <w:tcBorders>
              <w:top w:val="nil"/>
              <w:left w:val="nil"/>
              <w:bottom w:val="nil"/>
            </w:tcBorders>
          </w:tcPr>
          <w:p w14:paraId="1D632992"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Anxiety, depression and suicidal ideation</w:t>
            </w:r>
          </w:p>
        </w:tc>
      </w:tr>
      <w:tr w:rsidR="00155615" w:rsidRPr="00882636" w14:paraId="5263F4CE" w14:textId="77777777" w:rsidTr="009C556E">
        <w:trPr>
          <w:cnfStyle w:val="000000100000" w:firstRow="0" w:lastRow="0" w:firstColumn="0" w:lastColumn="0" w:oddVBand="0" w:evenVBand="0" w:oddHBand="1" w:evenHBand="0" w:firstRowFirstColumn="0" w:firstRowLastColumn="0" w:lastRowFirstColumn="0" w:lastRowLastColumn="0"/>
          <w:trHeight w:hRule="exact" w:val="433"/>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7918DF7E"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Hoyt et al. (2021)</w:t>
            </w:r>
          </w:p>
        </w:tc>
        <w:tc>
          <w:tcPr>
            <w:tcW w:w="2589" w:type="pct"/>
            <w:tcBorders>
              <w:top w:val="nil"/>
              <w:left w:val="nil"/>
              <w:bottom w:val="nil"/>
              <w:right w:val="nil"/>
            </w:tcBorders>
          </w:tcPr>
          <w:p w14:paraId="4A42CEB9"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Gender, ethnicity, sexual orientation, economic status</w:t>
            </w:r>
          </w:p>
        </w:tc>
        <w:tc>
          <w:tcPr>
            <w:tcW w:w="1117" w:type="pct"/>
            <w:tcBorders>
              <w:top w:val="nil"/>
              <w:left w:val="nil"/>
              <w:bottom w:val="nil"/>
            </w:tcBorders>
          </w:tcPr>
          <w:p w14:paraId="0001714B" w14:textId="77777777" w:rsidR="00155615" w:rsidRPr="00554701" w:rsidRDefault="00155615" w:rsidP="009C556E">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w:t>
            </w:r>
          </w:p>
        </w:tc>
      </w:tr>
      <w:tr w:rsidR="00155615" w:rsidRPr="00882636" w14:paraId="26CA4ABF" w14:textId="77777777" w:rsidTr="009C556E">
        <w:trPr>
          <w:trHeight w:hRule="exact" w:val="411"/>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5FB36345"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Moy &amp;</w:t>
            </w:r>
            <w:r w:rsidRPr="00554701">
              <w:rPr>
                <w:b w:val="0"/>
                <w:bCs w:val="0"/>
                <w:sz w:val="19"/>
                <w:szCs w:val="19"/>
                <w:lang w:val="pt"/>
              </w:rPr>
              <w:t xml:space="preserve"> Ng </w:t>
            </w:r>
            <w:r w:rsidRPr="00554701">
              <w:rPr>
                <w:b w:val="0"/>
                <w:bCs w:val="0"/>
                <w:color w:val="000000"/>
                <w:sz w:val="19"/>
                <w:szCs w:val="19"/>
              </w:rPr>
              <w:t>(2021)</w:t>
            </w:r>
          </w:p>
        </w:tc>
        <w:tc>
          <w:tcPr>
            <w:tcW w:w="2589" w:type="pct"/>
            <w:tcBorders>
              <w:top w:val="nil"/>
              <w:left w:val="nil"/>
              <w:bottom w:val="nil"/>
              <w:right w:val="nil"/>
            </w:tcBorders>
          </w:tcPr>
          <w:p w14:paraId="7FF42CFF"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Ethnicity and academic degree</w:t>
            </w:r>
          </w:p>
        </w:tc>
        <w:tc>
          <w:tcPr>
            <w:tcW w:w="1117" w:type="pct"/>
            <w:tcBorders>
              <w:top w:val="nil"/>
              <w:left w:val="nil"/>
              <w:bottom w:val="nil"/>
            </w:tcBorders>
          </w:tcPr>
          <w:p w14:paraId="556F3828"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65642724" w14:textId="77777777" w:rsidTr="009C556E">
        <w:trPr>
          <w:cnfStyle w:val="000000100000" w:firstRow="0" w:lastRow="0" w:firstColumn="0" w:lastColumn="0" w:oddVBand="0" w:evenVBand="0" w:oddHBand="1" w:evenHBand="0" w:firstRowFirstColumn="0" w:firstRowLastColumn="0" w:lastRowFirstColumn="0" w:lastRowLastColumn="0"/>
          <w:trHeight w:hRule="exact" w:val="572"/>
        </w:trPr>
        <w:tc>
          <w:tcPr>
            <w:cnfStyle w:val="001000000000" w:firstRow="0" w:lastRow="0" w:firstColumn="1" w:lastColumn="0" w:oddVBand="0" w:evenVBand="0" w:oddHBand="0" w:evenHBand="0" w:firstRowFirstColumn="0" w:firstRowLastColumn="0" w:lastRowFirstColumn="0" w:lastRowLastColumn="0"/>
            <w:tcW w:w="1295" w:type="pct"/>
            <w:tcBorders>
              <w:top w:val="nil"/>
              <w:bottom w:val="nil"/>
              <w:right w:val="nil"/>
            </w:tcBorders>
          </w:tcPr>
          <w:p w14:paraId="39A250A9"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Serpas (2021)</w:t>
            </w:r>
          </w:p>
        </w:tc>
        <w:tc>
          <w:tcPr>
            <w:tcW w:w="2589" w:type="pct"/>
            <w:tcBorders>
              <w:top w:val="nil"/>
              <w:left w:val="nil"/>
              <w:bottom w:val="nil"/>
              <w:right w:val="nil"/>
            </w:tcBorders>
          </w:tcPr>
          <w:p w14:paraId="22FD43FB" w14:textId="77777777" w:rsidR="00155615" w:rsidRPr="00554701" w:rsidRDefault="00155615" w:rsidP="00554701">
            <w:pPr>
              <w:pStyle w:val="Sinespaciado"/>
              <w:spacing w:before="120" w:after="120"/>
              <w:cnfStyle w:val="000000100000" w:firstRow="0" w:lastRow="0" w:firstColumn="0" w:lastColumn="0" w:oddVBand="0" w:evenVBand="0" w:oddHBand="1" w:evenHBand="0" w:firstRowFirstColumn="0" w:firstRowLastColumn="0" w:lastRowFirstColumn="0" w:lastRowLastColumn="0"/>
              <w:rPr>
                <w:sz w:val="19"/>
                <w:szCs w:val="19"/>
                <w:lang w:val="en-US" w:eastAsia="pt-BR"/>
              </w:rPr>
            </w:pPr>
            <w:r w:rsidRPr="00554701">
              <w:rPr>
                <w:sz w:val="19"/>
                <w:szCs w:val="19"/>
              </w:rPr>
              <w:t xml:space="preserve">Gender, ethnicity, race, sexual orientation, economic status </w:t>
            </w:r>
          </w:p>
        </w:tc>
        <w:tc>
          <w:tcPr>
            <w:tcW w:w="1117" w:type="pct"/>
            <w:tcBorders>
              <w:top w:val="nil"/>
              <w:left w:val="nil"/>
              <w:bottom w:val="nil"/>
            </w:tcBorders>
          </w:tcPr>
          <w:p w14:paraId="6925ACD4" w14:textId="77777777" w:rsidR="00155615" w:rsidRPr="00554701" w:rsidRDefault="00155615" w:rsidP="009C556E">
            <w:pPr>
              <w:pStyle w:val="Sinespaciado"/>
              <w:spacing w:before="120" w:after="120"/>
              <w:ind w:left="-47" w:right="-105"/>
              <w:cnfStyle w:val="000000100000" w:firstRow="0" w:lastRow="0" w:firstColumn="0" w:lastColumn="0" w:oddVBand="0" w:evenVBand="0" w:oddHBand="1" w:evenHBand="0" w:firstRowFirstColumn="0" w:firstRowLastColumn="0" w:lastRowFirstColumn="0" w:lastRowLastColumn="0"/>
              <w:rPr>
                <w:sz w:val="19"/>
                <w:szCs w:val="19"/>
                <w:lang w:val="pt-BR" w:eastAsia="pt-BR"/>
              </w:rPr>
            </w:pPr>
            <w:r w:rsidRPr="00554701">
              <w:rPr>
                <w:sz w:val="19"/>
                <w:szCs w:val="19"/>
              </w:rPr>
              <w:t>Anxiety and depression</w:t>
            </w:r>
          </w:p>
        </w:tc>
      </w:tr>
      <w:tr w:rsidR="00155615" w:rsidRPr="00882636" w14:paraId="3DC65102" w14:textId="77777777" w:rsidTr="00554701">
        <w:trPr>
          <w:trHeight w:hRule="exact" w:val="624"/>
        </w:trPr>
        <w:tc>
          <w:tcPr>
            <w:cnfStyle w:val="001000000000" w:firstRow="0" w:lastRow="0" w:firstColumn="1" w:lastColumn="0" w:oddVBand="0" w:evenVBand="0" w:oddHBand="0" w:evenHBand="0" w:firstRowFirstColumn="0" w:firstRowLastColumn="0" w:lastRowFirstColumn="0" w:lastRowLastColumn="0"/>
            <w:tcW w:w="1295" w:type="pct"/>
            <w:tcBorders>
              <w:top w:val="nil"/>
              <w:bottom w:val="single" w:sz="4" w:space="0" w:color="auto"/>
              <w:right w:val="nil"/>
            </w:tcBorders>
          </w:tcPr>
          <w:p w14:paraId="4E3E8005" w14:textId="77777777" w:rsidR="00155615" w:rsidRPr="00554701" w:rsidRDefault="00155615" w:rsidP="00554701">
            <w:pPr>
              <w:pStyle w:val="Sinespaciado"/>
              <w:spacing w:before="120" w:after="120"/>
              <w:rPr>
                <w:b w:val="0"/>
                <w:bCs w:val="0"/>
                <w:color w:val="000000"/>
                <w:sz w:val="19"/>
                <w:szCs w:val="19"/>
              </w:rPr>
            </w:pPr>
            <w:r w:rsidRPr="00554701">
              <w:rPr>
                <w:b w:val="0"/>
                <w:bCs w:val="0"/>
                <w:color w:val="000000"/>
                <w:sz w:val="19"/>
                <w:szCs w:val="19"/>
              </w:rPr>
              <w:t>Zakeri et al. (2021)</w:t>
            </w:r>
          </w:p>
        </w:tc>
        <w:tc>
          <w:tcPr>
            <w:tcW w:w="2589" w:type="pct"/>
            <w:tcBorders>
              <w:top w:val="nil"/>
              <w:left w:val="nil"/>
              <w:bottom w:val="single" w:sz="4" w:space="0" w:color="auto"/>
              <w:right w:val="nil"/>
            </w:tcBorders>
          </w:tcPr>
          <w:p w14:paraId="4EC227E4" w14:textId="77777777" w:rsidR="00155615" w:rsidRPr="00554701" w:rsidRDefault="00155615" w:rsidP="00554701">
            <w:pPr>
              <w:pStyle w:val="Sinespaciado"/>
              <w:spacing w:before="120" w:after="120"/>
              <w:cnfStyle w:val="000000000000" w:firstRow="0" w:lastRow="0" w:firstColumn="0" w:lastColumn="0" w:oddVBand="0" w:evenVBand="0" w:oddHBand="0" w:evenHBand="0" w:firstRowFirstColumn="0" w:firstRowLastColumn="0" w:lastRowFirstColumn="0" w:lastRowLastColumn="0"/>
              <w:rPr>
                <w:sz w:val="19"/>
                <w:szCs w:val="19"/>
                <w:lang w:val="en-US" w:eastAsia="pt-BR"/>
              </w:rPr>
            </w:pPr>
            <w:r w:rsidRPr="00554701">
              <w:rPr>
                <w:sz w:val="19"/>
                <w:szCs w:val="19"/>
              </w:rPr>
              <w:t xml:space="preserve">Gender, race, sexual orientation, economic status </w:t>
            </w:r>
          </w:p>
        </w:tc>
        <w:tc>
          <w:tcPr>
            <w:tcW w:w="1117" w:type="pct"/>
            <w:tcBorders>
              <w:top w:val="nil"/>
              <w:left w:val="nil"/>
              <w:bottom w:val="single" w:sz="4" w:space="0" w:color="auto"/>
            </w:tcBorders>
          </w:tcPr>
          <w:p w14:paraId="09813B23" w14:textId="77777777" w:rsidR="00155615" w:rsidRPr="00554701" w:rsidRDefault="00155615" w:rsidP="009C556E">
            <w:pPr>
              <w:pStyle w:val="Sinespaciado"/>
              <w:spacing w:before="120" w:after="120"/>
              <w:ind w:left="-47" w:right="-105"/>
              <w:cnfStyle w:val="000000000000" w:firstRow="0" w:lastRow="0" w:firstColumn="0" w:lastColumn="0" w:oddVBand="0" w:evenVBand="0" w:oddHBand="0" w:evenHBand="0" w:firstRowFirstColumn="0" w:firstRowLastColumn="0" w:lastRowFirstColumn="0" w:lastRowLastColumn="0"/>
              <w:rPr>
                <w:sz w:val="19"/>
                <w:szCs w:val="19"/>
                <w:lang w:val="pt-BR" w:eastAsia="pt-BR"/>
              </w:rPr>
            </w:pPr>
            <w:r w:rsidRPr="00554701">
              <w:rPr>
                <w:sz w:val="19"/>
                <w:szCs w:val="19"/>
              </w:rPr>
              <w:t>Anxiety</w:t>
            </w:r>
          </w:p>
        </w:tc>
      </w:tr>
    </w:tbl>
    <w:p w14:paraId="53E23018" w14:textId="77777777" w:rsidR="00C12809" w:rsidRPr="00315831" w:rsidRDefault="00C12809" w:rsidP="00C12809">
      <w:pPr>
        <w:pStyle w:val="SubtituloInterno"/>
        <w:rPr>
          <w:lang w:val="en-US"/>
        </w:rPr>
      </w:pPr>
      <w:r w:rsidRPr="00315831">
        <w:rPr>
          <w:lang w:val="en-US"/>
        </w:rPr>
        <w:t>Risk of bias in studies</w:t>
      </w:r>
    </w:p>
    <w:p w14:paraId="275BE1A9" w14:textId="77777777" w:rsidR="00C12809" w:rsidRPr="00C12809" w:rsidRDefault="00C12809" w:rsidP="00C12809">
      <w:pPr>
        <w:pStyle w:val="Prrafocomn"/>
        <w:spacing w:line="460" w:lineRule="exact"/>
      </w:pPr>
      <w:r w:rsidRPr="00C12809">
        <w:t>Of the studies included in this systematic literature review, 31 were assessed as having a minimal risk of bias, with the majority meeting the validity criteria. The critical evaluation conducted by the Joanna Briggs Institute (Aromataris &amp; Munn, 2020) revealed that only one study had a medium risk of bias. Despite the varying quality scores, all studies were included in the review to ensure a comprehensive overview of the available literature.</w:t>
      </w:r>
    </w:p>
    <w:p w14:paraId="0AECDB2D" w14:textId="77777777" w:rsidR="00C12809" w:rsidRPr="00554701" w:rsidRDefault="00C12809" w:rsidP="00C12809">
      <w:pPr>
        <w:pStyle w:val="SubtituloInterno"/>
        <w:rPr>
          <w:lang w:val="en-US"/>
        </w:rPr>
      </w:pPr>
      <w:r w:rsidRPr="00554701">
        <w:rPr>
          <w:lang w:val="en-US"/>
        </w:rPr>
        <w:t>Results of individual studies</w:t>
      </w:r>
    </w:p>
    <w:p w14:paraId="3BA10B77" w14:textId="77777777" w:rsidR="00C12809" w:rsidRPr="00C12809" w:rsidRDefault="00C12809" w:rsidP="00C12809">
      <w:pPr>
        <w:pStyle w:val="Prrafocomn"/>
        <w:spacing w:line="460" w:lineRule="exact"/>
        <w:rPr>
          <w:iCs/>
        </w:rPr>
      </w:pPr>
      <w:r w:rsidRPr="00C12809">
        <w:rPr>
          <w:iCs/>
        </w:rPr>
        <w:t>Prevalence of depressive, anxiety and suicidal ideation</w:t>
      </w:r>
    </w:p>
    <w:p w14:paraId="2C419DF6" w14:textId="77777777" w:rsidR="00C12809" w:rsidRPr="00C12809" w:rsidRDefault="00C12809" w:rsidP="00C12809">
      <w:pPr>
        <w:pStyle w:val="Prrafocomn"/>
        <w:spacing w:line="460" w:lineRule="exact"/>
      </w:pPr>
      <w:r w:rsidRPr="00C12809">
        <w:t>The results of the individual studies included indicate</w:t>
      </w:r>
      <w:r w:rsidRPr="00C12809">
        <w:rPr>
          <w:b/>
          <w:bCs/>
        </w:rPr>
        <w:t xml:space="preserve"> </w:t>
      </w:r>
      <w:r w:rsidRPr="00C12809">
        <w:t xml:space="preserve">high prevalence rates for depression, anxiety, and suicidal ideation among college students. The prevalence of depression scores ranged from 10.8% (Falade et al., 2020) to 40% (Mahroon et al., 2018), while anxiety scores ranged from 15.9% (Kronfol et al., 2018) to 51.5% (Mahroon et al., </w:t>
      </w:r>
      <w:r w:rsidRPr="00C12809">
        <w:lastRenderedPageBreak/>
        <w:t>2018). Suicidal ideation was found to be prevalent between 5.3% (Tran, 2020) and 31% (McLafferty et al., 2017).</w:t>
      </w:r>
    </w:p>
    <w:p w14:paraId="6C55B603" w14:textId="77777777" w:rsidR="00C12809" w:rsidRPr="00554701" w:rsidRDefault="00C12809" w:rsidP="00C12809">
      <w:pPr>
        <w:pStyle w:val="SubtituloInterno"/>
        <w:rPr>
          <w:lang w:val="en-US"/>
        </w:rPr>
      </w:pPr>
      <w:r w:rsidRPr="00554701">
        <w:rPr>
          <w:lang w:val="en-US"/>
        </w:rPr>
        <w:t>Sociocultural factors associated with depression, anxiety, or suicidal ideation</w:t>
      </w:r>
    </w:p>
    <w:p w14:paraId="2F349484" w14:textId="77777777" w:rsidR="00C12809" w:rsidRPr="00C12809" w:rsidRDefault="00C12809" w:rsidP="00C12809">
      <w:pPr>
        <w:pStyle w:val="Prrafocomn"/>
        <w:spacing w:line="460" w:lineRule="exact"/>
      </w:pPr>
      <w:r w:rsidRPr="00C12809">
        <w:t>Associations between sociocultural factors and depression, anxiety or suicidal ideation were identified in all studies. In most studies, women had higher levels of depression, anxiety and/or suicidal ideation, however, one study of Malaysian medical students reported that men had higher levels of anxiety and depression (Gan &amp; Hue, 2019). Furthermore, one study by Çelik et al. (2019) found that there were no statistically significant differences in the levels of depressive symptoms between women and men students.</w:t>
      </w:r>
    </w:p>
    <w:p w14:paraId="0F325683" w14:textId="77777777" w:rsidR="00C12809" w:rsidRPr="00C12809" w:rsidRDefault="00C12809" w:rsidP="00C12809">
      <w:pPr>
        <w:pStyle w:val="Prrafocomn"/>
        <w:spacing w:line="460" w:lineRule="exact"/>
      </w:pPr>
      <w:r w:rsidRPr="00C12809">
        <w:t xml:space="preserve">The studies have consistently shown a correlation between lower economic status and higher levels of mental health issues such as depression, anxiety, and/or suicidal ideation (Hersi et al., 2017; McLafferty et al., 2017; Kronfol et al., 2018; Moutinho et al., 2019; Çelik et al., 2019; Falade et al., 2020; Grace, 2020; Hoyt et al., 2021; Zakeri et al., 2021). Individuals from lower socio-economic backgrounds are often exposed to multiple stressors and challenges such as financial insecurity, limited access to quality healthcare and educational opportunities, all of which can negatively impact their mental health. The impact of poverty on mental health is further compounded by the stigma associated with being poor and the lack of resources available to address mental health issues in low-income communities. </w:t>
      </w:r>
    </w:p>
    <w:p w14:paraId="192D88CE" w14:textId="77777777" w:rsidR="00C12809" w:rsidRPr="00C12809" w:rsidRDefault="00C12809" w:rsidP="00C12809">
      <w:pPr>
        <w:pStyle w:val="Prrafocomn"/>
        <w:spacing w:line="460" w:lineRule="exact"/>
      </w:pPr>
      <w:r w:rsidRPr="00C12809">
        <w:t xml:space="preserve">Several studies investigated the relationship between gender diversity and sexual orientation with mental health outcomes such as depression, anxiety, and suicidal ideation (Duffy et al., 2019; Grace, 2020; Hoyt et al., 2021; McLafferty et al., 2017; Messman and Leslie, 2019; Serpas, 2021; Silva et al., 2017; van der Walt et al., 2020). The results of these studies consistently show that individuals who identify as gender and sexual minorities are more likely to experience these mental health problems than their cisgender and heterosexual peers. This is often attributed to the discrimination, stigma, and marginalization that these individuals face in their daily lives, which can significantly impact their mental health. Therefore, there is a need for increased support and resources </w:t>
      </w:r>
      <w:r w:rsidRPr="00C12809">
        <w:lastRenderedPageBreak/>
        <w:t>for these populations, as well as the need to address the root causes of discrimination and stigma in society.</w:t>
      </w:r>
    </w:p>
    <w:p w14:paraId="02E5F692" w14:textId="77777777" w:rsidR="00C12809" w:rsidRPr="00C12809" w:rsidRDefault="00C12809" w:rsidP="00C12809">
      <w:pPr>
        <w:pStyle w:val="Prrafocomn"/>
        <w:spacing w:line="460" w:lineRule="exact"/>
      </w:pPr>
      <w:r w:rsidRPr="00C12809">
        <w:t>Similarly, ethnicity and race have been examined in nine studies that investigated their relationship with mental health outcomes in college students from various countries such as Malaysia, China, Ethiopia, Nigeria, and the United States (BlackDeer et al., 2021; Falade et al., 2020; Gan &amp; Hue, 2019; Grace, 2020; Hoyt et al., 2021; Serpas, 2021; Tessema et al., 2019; Tran, 2020; Wang et al., 2019). The findings suggest that racial and ethnic minority students are more likely to experience higher levels of mental health issues such as suicidal ideation, depression, and anxiety compared to White and non-minority students. However, it is important to note that this relationship between race and mental health outcomes is not universal, and in one case, no significant differences were found between ethnic and racial groups in terms of depressive symptoms (del Toro &amp; Hughes, 2020). Therefore, there is a need to consider the role of race and ethnicity in the mental health of college students and address systemic factors that contribute to health disparities across different racial and ethnic groups. Overall, these studies highlight the importance of addressing discrimination and stigma in society and providing adequate support and resources for individuals from marginalized populations.</w:t>
      </w:r>
    </w:p>
    <w:p w14:paraId="4B30E733" w14:textId="77777777" w:rsidR="00C12809" w:rsidRPr="00554701" w:rsidRDefault="00C12809" w:rsidP="00C12809">
      <w:pPr>
        <w:pStyle w:val="SubtituloInterno"/>
        <w:rPr>
          <w:lang w:val="en-US"/>
        </w:rPr>
      </w:pPr>
      <w:r w:rsidRPr="00554701">
        <w:rPr>
          <w:lang w:val="en-US"/>
        </w:rPr>
        <w:t>Impact of academic factors on mental health</w:t>
      </w:r>
    </w:p>
    <w:p w14:paraId="2E227728" w14:textId="77777777" w:rsidR="00C12809" w:rsidRPr="00C12809" w:rsidRDefault="00C12809" w:rsidP="00C12809">
      <w:pPr>
        <w:pStyle w:val="Prrafocomn"/>
        <w:spacing w:line="460" w:lineRule="exact"/>
      </w:pPr>
      <w:r w:rsidRPr="00C12809">
        <w:t xml:space="preserve">Thirteen studies measured the impact of various academic factors on mental health problems, such as academic performance, current curricular year, motivation to enter the course, and academic success (Atienza-Carbonell et al., 2020; BlackDeer et al., 2021; Çelik et al., 2019; Falade et al., 2020; Fonseca et al., 2019; Lipson &amp; Eisenberg, 2018; Mahroon et al., 2018; Mirhosseini et al., 2021; Moy &amp; Ng, 2021; Sa et al., 2020; Silva et al., 2017; Wang et al., 2019; Wilcox &amp; Nordstokke, 2019). Among these studies, Atienza-Carbonell et al. (2020) found that college students with lower academic performance reported higher levels of depression and anxiety. BlackDeer et al. (2021) found that first-year college students had higher levels of suicidal ideation compared to those in later years. Conversely, Çelik et al. (2019) found that students who were more motivated to enter their course of study reported lower levels of depression. These results demonstrate </w:t>
      </w:r>
      <w:r w:rsidRPr="00C12809">
        <w:lastRenderedPageBreak/>
        <w:t>a clear association between academic factors and mental health outcomes, indicating the need for further research to better understand the underlying mechanisms and develop effective interventions to support the mental health of college students.</w:t>
      </w:r>
    </w:p>
    <w:p w14:paraId="7B420C06" w14:textId="77777777" w:rsidR="00C12809" w:rsidRPr="00554701" w:rsidRDefault="00C12809" w:rsidP="00C12809">
      <w:pPr>
        <w:pStyle w:val="Ttulosinternos"/>
        <w:rPr>
          <w:lang w:val="en-US"/>
        </w:rPr>
      </w:pPr>
      <w:r w:rsidRPr="00554701">
        <w:rPr>
          <w:lang w:val="en-US"/>
        </w:rPr>
        <w:t>Discussion</w:t>
      </w:r>
    </w:p>
    <w:p w14:paraId="2FD441DC" w14:textId="77777777" w:rsidR="00C12809" w:rsidRPr="00C12809" w:rsidRDefault="00C12809" w:rsidP="00C12809">
      <w:pPr>
        <w:pStyle w:val="Prrafocomn"/>
        <w:spacing w:line="460" w:lineRule="exact"/>
      </w:pPr>
      <w:r w:rsidRPr="00C12809">
        <w:t>This systematic review explored the interplay between sociocultural and academic factors and their implications on mental health outcomes - notably depression, anxiety, and suicidal ideation - in college students. Analyzing 32 studies involving 642,893 students, we discerned higher prevalence rates of these mental health issues in college students than in the general populace. These findings echo the World Health Organization's recent data (WHO, 2022) and are consistent with Ibrahim et al.'s (2013) systematic review. College life, characterized by unique stressors, such as adapting to novel environments and academic pressures, likely contributes to this elevation in mental health problems (Cuijpers et al., 2019; del Toro &amp; Hughes, 2020; Evans-Lacko &amp; Thornicroft, 2019; Karyotaki et al., 2020).</w:t>
      </w:r>
    </w:p>
    <w:p w14:paraId="7CEF5C2D" w14:textId="77777777" w:rsidR="00C12809" w:rsidRPr="00C12809" w:rsidRDefault="00C12809" w:rsidP="00C12809">
      <w:pPr>
        <w:pStyle w:val="Prrafocomn"/>
        <w:spacing w:line="460" w:lineRule="exact"/>
      </w:pPr>
      <w:r w:rsidRPr="00C12809">
        <w:t>Sociocultural factors emerged as potent predictors of mental health outcomes in our review. Specifically, women, sexual, ethnic, and racial minority groups, and economically disadvantaged individuals exhibited heightened risk profiles. These disparities can be attributed to economic inequalities, experiences of discrimination, and various forms of violence that minority groups often face (Baére &amp; Zanello, 2020; Salami et al., 2021; Thomas, 2017; Keels et al., 2017). The literature reinforces that structurally marginalized groups are more susceptible to emotional distress due to systemic biases (Billingsley &amp; Hurd, 2019; Okoro et al., 2022; Queiroz &amp; Santos, 2016; Zanello et al., 2015).</w:t>
      </w:r>
    </w:p>
    <w:p w14:paraId="05B02097" w14:textId="77777777" w:rsidR="00C12809" w:rsidRPr="00C12809" w:rsidRDefault="00C12809" w:rsidP="00C12809">
      <w:pPr>
        <w:pStyle w:val="Prrafocomn"/>
        <w:spacing w:line="460" w:lineRule="exact"/>
      </w:pPr>
      <w:r w:rsidRPr="00C12809">
        <w:t xml:space="preserve">It's noteworthy that the WHO in the most recent World Report on Mental Health published in 2022, reports that countries with higher income inequalities and social polarization have a higher prevalence of mental health issues, including schizophrenia, depression, anxiety, and substance use (WHO, 2022). These findings highlight the significance of sociocultural factors in shaping college students' mental health and the </w:t>
      </w:r>
      <w:r w:rsidRPr="00C12809">
        <w:lastRenderedPageBreak/>
        <w:t>need for further research to understand their complex interplay. Investing in policies that promote social equity is crucial in addressing the issue of mental health.</w:t>
      </w:r>
    </w:p>
    <w:p w14:paraId="50DEE63E" w14:textId="77777777" w:rsidR="00C12809" w:rsidRPr="00C12809" w:rsidRDefault="00C12809" w:rsidP="00C12809">
      <w:pPr>
        <w:pStyle w:val="Prrafocomn"/>
        <w:spacing w:line="460" w:lineRule="exact"/>
      </w:pPr>
      <w:r w:rsidRPr="00C12809">
        <w:t>On the academic front, elements like academic performance, the year of study, and motivation were linked to mental health outcomes. Studies (Barker et al., 2018; Bruffaerts et al., 2018; Evans-Lacko &amp; Thornicroft, 2019; Silva et al., 2017; Sheldon et al., 2021) have evidenced this connection, prompting reflections on how academic life might act as a buffer or stressor in the nexus between societal factors and mental health.</w:t>
      </w:r>
    </w:p>
    <w:p w14:paraId="1233CADE" w14:textId="77777777" w:rsidR="00C12809" w:rsidRPr="00C12809" w:rsidRDefault="00C12809" w:rsidP="00C12809">
      <w:pPr>
        <w:pStyle w:val="Prrafocomn"/>
        <w:spacing w:line="460" w:lineRule="exact"/>
      </w:pPr>
      <w:r w:rsidRPr="00C12809">
        <w:t>However, the study presents some limitations, including the use of only self-report measures to assess mental health problems and the wide variation in the assessment instruments used in the studies. Additionally, most of the studies had a cross-sectional design and were restricted to quantitative studies, making it impossible to perform an in-depth analysis of college students' perceptions of mental health determinants.</w:t>
      </w:r>
    </w:p>
    <w:p w14:paraId="67FA612A" w14:textId="77777777" w:rsidR="00C12809" w:rsidRPr="00C12809" w:rsidRDefault="00C12809" w:rsidP="00C12809">
      <w:pPr>
        <w:pStyle w:val="Prrafocomn"/>
        <w:spacing w:line="460" w:lineRule="exact"/>
      </w:pPr>
      <w:r w:rsidRPr="00C12809">
        <w:t>The results of this study have important implications for practice, policy, and future research. The findings emphasize the need to address social and cultural inequalities and to provide support to high-risk groups, such as women, people belonging to sexual, racial, and ethnic minority groups, and those with low self-reported income. Moreover, the study highlights the importance of evaluating academic life as a moderator of the relationship between social factors and mental health. Finally, the limitations of the study suggest that future research should consider the use of mixed methods and explore the subjective experiences and perceptions of college students in relation to mental health determinants.</w:t>
      </w:r>
    </w:p>
    <w:p w14:paraId="0B6E8325" w14:textId="77777777" w:rsidR="00C12809" w:rsidRPr="00554701" w:rsidRDefault="00C12809" w:rsidP="00C12809">
      <w:pPr>
        <w:pStyle w:val="Ttulosinternos"/>
        <w:rPr>
          <w:lang w:val="en-US"/>
        </w:rPr>
      </w:pPr>
      <w:r w:rsidRPr="00C12809">
        <w:rPr>
          <w:lang w:val="en-US"/>
        </w:rPr>
        <w:t>Conclusion</w:t>
      </w:r>
    </w:p>
    <w:p w14:paraId="29A9D1B9" w14:textId="77777777" w:rsidR="00C12809" w:rsidRPr="00C12809" w:rsidRDefault="00C12809" w:rsidP="00C12809">
      <w:pPr>
        <w:pStyle w:val="Prrafocomn"/>
        <w:spacing w:line="460" w:lineRule="exact"/>
      </w:pPr>
      <w:r w:rsidRPr="00C12809">
        <w:t>In this systematic review, we've synthesized existing literature to shine a spotlight on the nuanced interplay between sociocultural and academic factors that affect college students' mental health. The findings emphasize the importance of comprehending these overlapping dimensions to design effective interventions. Furthermore, the review identifies key risk factors within both the academic realm and broader societal context that profoundly influence mental well-being.</w:t>
      </w:r>
    </w:p>
    <w:p w14:paraId="72DF7148" w14:textId="77777777" w:rsidR="00C12809" w:rsidRPr="00C12809" w:rsidRDefault="00C12809" w:rsidP="00C12809">
      <w:pPr>
        <w:pStyle w:val="Prrafocomn"/>
        <w:spacing w:line="460" w:lineRule="exact"/>
      </w:pPr>
      <w:r w:rsidRPr="00C12809">
        <w:lastRenderedPageBreak/>
        <w:t>One standout revelation from our analysis is the damaging influence of social and economic disparities. These disparities heighten the risk of mental health challenges among students. With this in mind, policies geared toward reducing such systemic inequalities become vital in ensuring mental health parity among students. Integrating social determinants into mental health strategies is imperative. Resources should be strategically funneled to cater to the unique needs of economically disadvantaged student groups.</w:t>
      </w:r>
    </w:p>
    <w:p w14:paraId="0109D783" w14:textId="77777777" w:rsidR="00C12809" w:rsidRPr="00C12809" w:rsidRDefault="00C12809" w:rsidP="00C12809">
      <w:pPr>
        <w:pStyle w:val="Prrafocomn"/>
        <w:spacing w:line="460" w:lineRule="exact"/>
      </w:pPr>
      <w:r w:rsidRPr="00C12809">
        <w:t>Against a landscape characterized by escalating income inequality and acute social fragmentation, the data presented herein serve as a clarion call: the intensifying mental health crisis within academic institutions is poised for exacerbation if not proactively mitigated. Therefore, it behooves policymakers, academic administrators, and healthcare practitioners to prioritize social determinants as integral components of a holistic strategy aimed at ameliorating student mental health. By honing in on these sociocultural factors, we can create preventive and responsive mental health programs that truly cater to the needs of the most vulnerable student populations.</w:t>
      </w:r>
    </w:p>
    <w:p w14:paraId="719D75E8" w14:textId="77777777" w:rsidR="00C12809" w:rsidRPr="008C0BC7" w:rsidRDefault="00C12809" w:rsidP="00315831">
      <w:pPr>
        <w:pStyle w:val="SubtituloInterno"/>
        <w:rPr>
          <w:lang w:val="en-US"/>
        </w:rPr>
      </w:pPr>
      <w:r w:rsidRPr="008C0BC7">
        <w:rPr>
          <w:lang w:val="en-US"/>
        </w:rPr>
        <w:t>Implications for Practice and recommendations for Future Research</w:t>
      </w:r>
    </w:p>
    <w:p w14:paraId="40C143C3" w14:textId="77777777" w:rsidR="00C12809" w:rsidRPr="00C12809" w:rsidRDefault="00C12809" w:rsidP="00C12809">
      <w:pPr>
        <w:pStyle w:val="Prrafocomn"/>
        <w:spacing w:line="460" w:lineRule="exact"/>
      </w:pPr>
      <w:r w:rsidRPr="00C12809">
        <w:t>As we reflect on the practical implications of this study and chart out recommendations for subsequent research, our work emerges as a fulcrum for ongoing discussions and transformative interventions in student mental health. In the immediate term, it's paramount for campuses to mandate mental health screenings. These should prioritize the identification and subsequent support of at-risk student groups. Screenings must be designed with a broad lens, capturing the diverse challenges that various student segments encounter. Central to this initiative is the requirement for campus mental health services to enlist specialized professionals. These counselors should possess expertise in catering to the unique mental health intricacies of marginalized student communities.</w:t>
      </w:r>
    </w:p>
    <w:p w14:paraId="5151663B" w14:textId="77777777" w:rsidR="00C12809" w:rsidRPr="00C12809" w:rsidRDefault="00C12809" w:rsidP="00C12809">
      <w:pPr>
        <w:pStyle w:val="Prrafocomn"/>
        <w:spacing w:line="460" w:lineRule="exact"/>
      </w:pPr>
      <w:r w:rsidRPr="00C12809">
        <w:t xml:space="preserve">In tandem, educational institutions must critically evaluate and revamp conventional academic frameworks to prioritize student mental well-being. Consider introducing flexible academic curricula, inclusive of provisions like adaptable deadlines or earmarked mental health breaks, to lessen the inherent pressures of academia. </w:t>
      </w:r>
      <w:r w:rsidRPr="00C12809">
        <w:lastRenderedPageBreak/>
        <w:t>Enhancing this effort, faculty should undergo holistic training in both diversity and mental health awareness. This strategic training will equip instructors with the skills to identify and support an array of mental health challenges that surface within our ever-diversifying student communities.</w:t>
      </w:r>
    </w:p>
    <w:p w14:paraId="3ACBCFD5" w14:textId="77777777" w:rsidR="00C12809" w:rsidRPr="00C12809" w:rsidRDefault="00C12809" w:rsidP="00C12809">
      <w:pPr>
        <w:pStyle w:val="Prrafocomn"/>
        <w:spacing w:line="460" w:lineRule="exact"/>
      </w:pPr>
      <w:r w:rsidRPr="00C12809">
        <w:t>Shifting focus to potential research horizons, a mixed-methods research paradigm is advocated. This dual approach ensures a deeper grasp of student mental health by marrying qualitative narratives with quantitative metrics. There's also a pressing need for longitudinal studies, which hold the potential to shed light on the enduring effects of sociocultural and academic influences on student mental health progressions. Moreover, it's crucial to subject any newly introduced mental health policies or interventions to consistent and rigorous evaluation.</w:t>
      </w:r>
    </w:p>
    <w:p w14:paraId="2843EE5E" w14:textId="5EDA5B4D" w:rsidR="00C12809" w:rsidRPr="007D6A4D" w:rsidRDefault="00C12809" w:rsidP="00C12809">
      <w:pPr>
        <w:pStyle w:val="Prrafocomn"/>
        <w:spacing w:line="460" w:lineRule="exact"/>
        <w:rPr>
          <w:b/>
          <w:i/>
          <w:lang w:eastAsia="en-US"/>
        </w:rPr>
      </w:pPr>
      <w:r w:rsidRPr="00C12809">
        <w:t>In summary, it is imperative that academic institutions adopt a multi-faceted approach to mental health that is sensitive to social determinants and inclusive in scope. The findings suggest urging educational strategists, university leaders, and education professionals to implement far-reaching and enduring reforms. Such proactive measures will ensure we are adeptly addressing the diverse and evolving mental health prerequisites of our student body.</w:t>
      </w:r>
    </w:p>
    <w:p w14:paraId="4324D70D" w14:textId="7263FE10" w:rsidR="00EC04E5" w:rsidRPr="006D0E88" w:rsidRDefault="00EC04E5" w:rsidP="006D0E88">
      <w:pPr>
        <w:pStyle w:val="Prrafocomn"/>
        <w:rPr>
          <w:bCs/>
        </w:rPr>
      </w:pPr>
      <w:r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554701" w:rsidRDefault="007D6A4D" w:rsidP="003A1180">
      <w:pPr>
        <w:pStyle w:val="Ttulosinternos"/>
        <w:rPr>
          <w:bCs/>
          <w:lang w:val="en-US"/>
        </w:rPr>
      </w:pPr>
      <w:r w:rsidRPr="00554701">
        <w:rPr>
          <w:bCs/>
          <w:lang w:val="en-US"/>
        </w:rPr>
        <w:lastRenderedPageBreak/>
        <w:t>References</w:t>
      </w:r>
    </w:p>
    <w:p w14:paraId="59DB86A6" w14:textId="64452DDA"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Alonso, J., Mortier, P., Auerbach, R. P., Bruffaerts, R., Vila gut, G., Cuijpers, P., Femtampere, K., Ebert, D. D., Ennis, E., Gutiérrez-garcía, R. A., Green, J. G., Hasking, P., Lochner, C., Nock, M. K., Pinder-amaker, S., Sampson, N. A., Zaslavsky, A. M., &amp; Kessler, R. C. (2018). Severe role impairment associated with mental disorders: Results of the WHO World Mental Health Surveys International College Student Project. </w:t>
      </w:r>
      <w:r w:rsidRPr="000955E5">
        <w:rPr>
          <w:i/>
          <w:iCs/>
          <w:noProof/>
          <w:color w:val="000000"/>
          <w:sz w:val="23"/>
          <w:szCs w:val="23"/>
          <w:lang w:val="en-US"/>
        </w:rPr>
        <w:t>Depression &amp; Anxiety</w:t>
      </w:r>
      <w:r w:rsidR="00315831" w:rsidRPr="000955E5">
        <w:rPr>
          <w:noProof/>
          <w:color w:val="000000"/>
          <w:sz w:val="23"/>
          <w:szCs w:val="23"/>
          <w:lang w:val="en-US"/>
        </w:rPr>
        <w:t>, 1-</w:t>
      </w:r>
      <w:r w:rsidRPr="000955E5">
        <w:rPr>
          <w:noProof/>
          <w:color w:val="000000"/>
          <w:sz w:val="23"/>
          <w:szCs w:val="23"/>
          <w:lang w:val="en-US"/>
        </w:rPr>
        <w:t xml:space="preserve">13. </w:t>
      </w:r>
      <w:hyperlink r:id="rId27" w:history="1">
        <w:r w:rsidRPr="000955E5">
          <w:rPr>
            <w:rStyle w:val="Hipervnculo"/>
            <w:noProof/>
            <w:sz w:val="23"/>
            <w:szCs w:val="23"/>
            <w:lang w:val="en-US"/>
          </w:rPr>
          <w:t>https://doi.org/10.1002/da.22778</w:t>
        </w:r>
      </w:hyperlink>
    </w:p>
    <w:p w14:paraId="55C966DE"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American College Health Association. (2023). </w:t>
      </w:r>
      <w:r w:rsidRPr="000955E5">
        <w:rPr>
          <w:i/>
          <w:iCs/>
          <w:noProof/>
          <w:color w:val="000000"/>
          <w:sz w:val="23"/>
          <w:szCs w:val="23"/>
          <w:lang w:val="en-US"/>
        </w:rPr>
        <w:t>American College Health Association-National College Health Assessment III: Undergraduate Student Reference Group Data Report Spring 2023</w:t>
      </w:r>
      <w:r w:rsidRPr="000955E5">
        <w:rPr>
          <w:noProof/>
          <w:color w:val="000000"/>
          <w:sz w:val="23"/>
          <w:szCs w:val="23"/>
          <w:lang w:val="en-US"/>
        </w:rPr>
        <w:t>. Silver Spring</w:t>
      </w:r>
    </w:p>
    <w:p w14:paraId="2A7C4750"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Aromataris, E., &amp; Munn, Z. (2020)</w:t>
      </w:r>
      <w:r w:rsidRPr="000955E5">
        <w:rPr>
          <w:i/>
          <w:iCs/>
          <w:noProof/>
          <w:color w:val="000000"/>
          <w:sz w:val="23"/>
          <w:szCs w:val="23"/>
          <w:lang w:val="en-US"/>
        </w:rPr>
        <w:t xml:space="preserve">. </w:t>
      </w:r>
      <w:r w:rsidRPr="000955E5">
        <w:rPr>
          <w:noProof/>
          <w:color w:val="000000"/>
          <w:sz w:val="23"/>
          <w:szCs w:val="23"/>
          <w:lang w:val="en-US"/>
        </w:rPr>
        <w:t>JBI Manual for Evidence Synthesis</w:t>
      </w:r>
      <w:r w:rsidRPr="000955E5">
        <w:rPr>
          <w:i/>
          <w:iCs/>
          <w:noProof/>
          <w:color w:val="000000"/>
          <w:sz w:val="23"/>
          <w:szCs w:val="23"/>
          <w:lang w:val="en-US"/>
        </w:rPr>
        <w:t>. JBI</w:t>
      </w:r>
      <w:r w:rsidRPr="000955E5">
        <w:rPr>
          <w:noProof/>
          <w:color w:val="000000"/>
          <w:sz w:val="23"/>
          <w:szCs w:val="23"/>
          <w:lang w:val="en-US"/>
        </w:rPr>
        <w:t xml:space="preserve">. Available from. </w:t>
      </w:r>
      <w:hyperlink r:id="rId28" w:tgtFrame="_blank" w:history="1">
        <w:r w:rsidRPr="000955E5">
          <w:rPr>
            <w:rStyle w:val="Hipervnculo"/>
            <w:noProof/>
            <w:sz w:val="23"/>
            <w:szCs w:val="23"/>
            <w:lang w:val="en-US"/>
          </w:rPr>
          <w:t>https://doi.org/10.46658/JBIMES-20-01</w:t>
        </w:r>
      </w:hyperlink>
    </w:p>
    <w:p w14:paraId="7CC89AC8" w14:textId="0F909CB3"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Asante, K. O., &amp; Andoh-Arthur, J. (2015). Prevalence and determinants of depressive symptoms among university students in Ghana. </w:t>
      </w:r>
      <w:r w:rsidRPr="000955E5">
        <w:rPr>
          <w:i/>
          <w:iCs/>
          <w:noProof/>
          <w:color w:val="000000"/>
          <w:sz w:val="23"/>
          <w:szCs w:val="23"/>
          <w:lang w:val="en-US"/>
        </w:rPr>
        <w:t>Journal of Affective Disorders</w:t>
      </w:r>
      <w:r w:rsidR="00315831" w:rsidRPr="000955E5">
        <w:rPr>
          <w:noProof/>
          <w:color w:val="000000"/>
          <w:sz w:val="23"/>
          <w:szCs w:val="23"/>
          <w:lang w:val="en-US"/>
        </w:rPr>
        <w:t>, 171, 161-</w:t>
      </w:r>
      <w:r w:rsidRPr="000955E5">
        <w:rPr>
          <w:noProof/>
          <w:color w:val="000000"/>
          <w:sz w:val="23"/>
          <w:szCs w:val="23"/>
          <w:lang w:val="en-US"/>
        </w:rPr>
        <w:t xml:space="preserve">166. </w:t>
      </w:r>
      <w:hyperlink r:id="rId29" w:history="1">
        <w:r w:rsidRPr="000955E5">
          <w:rPr>
            <w:rStyle w:val="Hipervnculo"/>
            <w:noProof/>
            <w:sz w:val="23"/>
            <w:szCs w:val="23"/>
            <w:lang w:val="en-US"/>
          </w:rPr>
          <w:t xml:space="preserve"> https://doi.org/10.1016/j.jad.2014.09.025</w:t>
        </w:r>
      </w:hyperlink>
      <w:r w:rsidRPr="000955E5">
        <w:rPr>
          <w:noProof/>
          <w:color w:val="000000"/>
          <w:sz w:val="23"/>
          <w:szCs w:val="23"/>
          <w:lang w:val="en-US"/>
        </w:rPr>
        <w:t xml:space="preserve"> </w:t>
      </w:r>
    </w:p>
    <w:p w14:paraId="36E6D8E0" w14:textId="18B7E4ED"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Atienza-Carbonell, B., &amp; Balanzá-Martínez, V. (2020). Prevalence of depressive symptoms and suicidal ideation among Spanish medical students. </w:t>
      </w:r>
      <w:r w:rsidRPr="000955E5">
        <w:rPr>
          <w:i/>
          <w:iCs/>
          <w:noProof/>
          <w:color w:val="000000"/>
          <w:sz w:val="23"/>
          <w:szCs w:val="23"/>
          <w:lang w:val="en-US"/>
        </w:rPr>
        <w:t>Actas espanolas de psiquiatria</w:t>
      </w:r>
      <w:r w:rsidR="00315831" w:rsidRPr="000955E5">
        <w:rPr>
          <w:noProof/>
          <w:color w:val="000000"/>
          <w:sz w:val="23"/>
          <w:szCs w:val="23"/>
          <w:lang w:val="en-US"/>
        </w:rPr>
        <w:t xml:space="preserve">, </w:t>
      </w:r>
      <w:r w:rsidR="00315831" w:rsidRPr="000955E5">
        <w:rPr>
          <w:i/>
          <w:noProof/>
          <w:color w:val="000000"/>
          <w:sz w:val="23"/>
          <w:szCs w:val="23"/>
          <w:lang w:val="en-US"/>
        </w:rPr>
        <w:t>48</w:t>
      </w:r>
      <w:r w:rsidR="00315831" w:rsidRPr="000955E5">
        <w:rPr>
          <w:noProof/>
          <w:color w:val="000000"/>
          <w:sz w:val="23"/>
          <w:szCs w:val="23"/>
          <w:lang w:val="en-US"/>
        </w:rPr>
        <w:t>(4), 154-</w:t>
      </w:r>
      <w:r w:rsidRPr="000955E5">
        <w:rPr>
          <w:noProof/>
          <w:color w:val="000000"/>
          <w:sz w:val="23"/>
          <w:szCs w:val="23"/>
          <w:lang w:val="en-US"/>
        </w:rPr>
        <w:t>162.</w:t>
      </w:r>
    </w:p>
    <w:p w14:paraId="511AEAB5" w14:textId="6DFF5861"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Auerbach, R. P., Mortier, P., Bruffaerts, R., Alonso, J., Benjet, C., Cuijpers, P., Demyttenaere, K., Ebert, D. D., Green, J. G., Hasking, P., Murray, E., Nock, M. K., Pinder-Amaker, S., Sampson, N. A., Stein, D. J., Vilagut, G., Zaslavsky, A. M., &amp; Kessler, R. C. (2018). WHO world mental health surveys international college student project: Prevalence and distribution of mental disorders. </w:t>
      </w:r>
      <w:r w:rsidRPr="000955E5">
        <w:rPr>
          <w:i/>
          <w:iCs/>
          <w:noProof/>
          <w:color w:val="000000"/>
          <w:sz w:val="23"/>
          <w:szCs w:val="23"/>
          <w:lang w:val="en-US"/>
        </w:rPr>
        <w:t>Journal of Abnormal Psychology</w:t>
      </w:r>
      <w:r w:rsidRPr="000955E5">
        <w:rPr>
          <w:i/>
          <w:noProof/>
          <w:color w:val="000000"/>
          <w:sz w:val="23"/>
          <w:szCs w:val="23"/>
          <w:lang w:val="en-US"/>
        </w:rPr>
        <w:t>, 1</w:t>
      </w:r>
      <w:r w:rsidR="00315831" w:rsidRPr="000955E5">
        <w:rPr>
          <w:i/>
          <w:noProof/>
          <w:color w:val="000000"/>
          <w:sz w:val="23"/>
          <w:szCs w:val="23"/>
          <w:lang w:val="en-US"/>
        </w:rPr>
        <w:t>27</w:t>
      </w:r>
      <w:r w:rsidR="00315831" w:rsidRPr="000955E5">
        <w:rPr>
          <w:noProof/>
          <w:color w:val="000000"/>
          <w:sz w:val="23"/>
          <w:szCs w:val="23"/>
          <w:lang w:val="en-US"/>
        </w:rPr>
        <w:t>(7), 623-</w:t>
      </w:r>
      <w:r w:rsidRPr="000955E5">
        <w:rPr>
          <w:noProof/>
          <w:color w:val="000000"/>
          <w:sz w:val="23"/>
          <w:szCs w:val="23"/>
          <w:lang w:val="en-US"/>
        </w:rPr>
        <w:t xml:space="preserve">638. </w:t>
      </w:r>
      <w:hyperlink r:id="rId30" w:history="1">
        <w:bookmarkStart w:id="3" w:name="_Hlk56436106"/>
        <w:r w:rsidRPr="000955E5">
          <w:rPr>
            <w:rStyle w:val="Hipervnculo"/>
            <w:noProof/>
            <w:sz w:val="23"/>
            <w:szCs w:val="23"/>
            <w:lang w:val="en-US"/>
          </w:rPr>
          <w:t>https://doi.org/</w:t>
        </w:r>
        <w:bookmarkEnd w:id="3"/>
        <w:r w:rsidRPr="000955E5">
          <w:rPr>
            <w:rStyle w:val="Hipervnculo"/>
            <w:noProof/>
            <w:sz w:val="23"/>
            <w:szCs w:val="23"/>
            <w:lang w:val="en-US"/>
          </w:rPr>
          <w:t>10.1037/abn0000362</w:t>
        </w:r>
      </w:hyperlink>
    </w:p>
    <w:p w14:paraId="10AAF9B9" w14:textId="0C9EBAB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Auerbach, R. P., Mortier, P., Bruffaerts, R., Alonso, J., Benjet, C., Cuijpers, P., et al. WHO WMH-ICS Collaborators (2019). Mental disorder comorbidity and suicidal thoughts and behaviors in the World Health Organization World Mental Health Surveys International College Student initiative. </w:t>
      </w:r>
      <w:r w:rsidRPr="000955E5">
        <w:rPr>
          <w:i/>
          <w:iCs/>
          <w:noProof/>
          <w:color w:val="000000"/>
          <w:sz w:val="23"/>
          <w:szCs w:val="23"/>
          <w:lang w:val="en-US"/>
        </w:rPr>
        <w:t>International journal of methods in psychiatric research</w:t>
      </w:r>
      <w:r w:rsidRPr="000955E5">
        <w:rPr>
          <w:i/>
          <w:noProof/>
          <w:color w:val="000000"/>
          <w:sz w:val="23"/>
          <w:szCs w:val="23"/>
          <w:lang w:val="en-US"/>
        </w:rPr>
        <w:t>, 28</w:t>
      </w:r>
      <w:r w:rsidRPr="000955E5">
        <w:rPr>
          <w:noProof/>
          <w:color w:val="000000"/>
          <w:sz w:val="23"/>
          <w:szCs w:val="23"/>
          <w:lang w:val="en-US"/>
        </w:rPr>
        <w:t xml:space="preserve">(2), e1752. </w:t>
      </w:r>
      <w:hyperlink r:id="rId31" w:history="1">
        <w:r w:rsidR="00315831" w:rsidRPr="000955E5">
          <w:rPr>
            <w:rStyle w:val="Hipervnculo"/>
            <w:noProof/>
            <w:sz w:val="23"/>
            <w:szCs w:val="23"/>
            <w:lang w:val="en-US"/>
          </w:rPr>
          <w:t>https://doi.org/10.1002/mpr.1752</w:t>
        </w:r>
      </w:hyperlink>
      <w:r w:rsidR="00315831" w:rsidRPr="000955E5">
        <w:rPr>
          <w:noProof/>
          <w:color w:val="000000"/>
          <w:sz w:val="23"/>
          <w:szCs w:val="23"/>
          <w:u w:val="single"/>
          <w:lang w:val="en-US"/>
        </w:rPr>
        <w:t xml:space="preserve"> </w:t>
      </w:r>
    </w:p>
    <w:p w14:paraId="0A3AEB21"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Backhaus, I., Varela, A. R., Khoo, S., Siefke, K., Crozier, A., Begotaraj, E., Fischer, F., Wiehn, J., Lanning, B. A., Lin, P-H., Jang, S., Monteiro, L. Z., Al-Shamli, A., La Torre, G. &amp; Kawachi. I. (2020) Associations Between Social Capital and Depressive Symptoms Among College Students in 12 Countries: Results of a Cross-National Study. </w:t>
      </w:r>
      <w:r w:rsidRPr="000955E5">
        <w:rPr>
          <w:i/>
          <w:iCs/>
          <w:noProof/>
          <w:color w:val="000000"/>
          <w:sz w:val="23"/>
          <w:szCs w:val="23"/>
          <w:lang w:val="en-US"/>
        </w:rPr>
        <w:t>Frontiers in Psychology</w:t>
      </w:r>
      <w:r w:rsidRPr="000955E5">
        <w:rPr>
          <w:i/>
          <w:noProof/>
          <w:color w:val="000000"/>
          <w:sz w:val="23"/>
          <w:szCs w:val="23"/>
          <w:lang w:val="en-US"/>
        </w:rPr>
        <w:t>, 11</w:t>
      </w:r>
      <w:r w:rsidRPr="000955E5">
        <w:rPr>
          <w:noProof/>
          <w:color w:val="000000"/>
          <w:sz w:val="23"/>
          <w:szCs w:val="23"/>
          <w:lang w:val="en-US"/>
        </w:rPr>
        <w:t>(644), 1-11.</w:t>
      </w:r>
      <w:hyperlink r:id="rId32" w:history="1">
        <w:r w:rsidRPr="000955E5">
          <w:rPr>
            <w:rStyle w:val="Hipervnculo"/>
            <w:noProof/>
            <w:sz w:val="23"/>
            <w:szCs w:val="23"/>
            <w:lang w:val="en-US"/>
          </w:rPr>
          <w:t xml:space="preserve"> https://doi.org/10.3389/fpsyg.2020.00644</w:t>
        </w:r>
      </w:hyperlink>
    </w:p>
    <w:p w14:paraId="115AF7F4" w14:textId="1A51DB21"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Baére, F., &amp; Zanello, V. (2020). Suicidal behavior in women of diverse sexualities: silenced </w:t>
      </w:r>
      <w:r w:rsidRPr="000955E5">
        <w:rPr>
          <w:noProof/>
          <w:color w:val="000000"/>
          <w:sz w:val="23"/>
          <w:szCs w:val="23"/>
          <w:lang w:val="en-US"/>
        </w:rPr>
        <w:lastRenderedPageBreak/>
        <w:t xml:space="preserve">violence. </w:t>
      </w:r>
      <w:r w:rsidRPr="000955E5">
        <w:rPr>
          <w:i/>
          <w:iCs/>
          <w:noProof/>
          <w:color w:val="000000"/>
          <w:sz w:val="23"/>
          <w:szCs w:val="23"/>
          <w:lang w:val="en-US"/>
        </w:rPr>
        <w:t>Psicologia clínica</w:t>
      </w:r>
      <w:r w:rsidR="00315831" w:rsidRPr="000955E5">
        <w:rPr>
          <w:i/>
          <w:noProof/>
          <w:color w:val="000000"/>
          <w:sz w:val="23"/>
          <w:szCs w:val="23"/>
          <w:lang w:val="en-US"/>
        </w:rPr>
        <w:t>, 32</w:t>
      </w:r>
      <w:r w:rsidR="00315831" w:rsidRPr="000955E5">
        <w:rPr>
          <w:noProof/>
          <w:color w:val="000000"/>
          <w:sz w:val="23"/>
          <w:szCs w:val="23"/>
          <w:lang w:val="en-US"/>
        </w:rPr>
        <w:t>(2), 335-</w:t>
      </w:r>
      <w:r w:rsidRPr="000955E5">
        <w:rPr>
          <w:noProof/>
          <w:color w:val="000000"/>
          <w:sz w:val="23"/>
          <w:szCs w:val="23"/>
          <w:lang w:val="en-US"/>
        </w:rPr>
        <w:t xml:space="preserve">353. </w:t>
      </w:r>
      <w:hyperlink r:id="rId33" w:history="1">
        <w:r w:rsidRPr="000955E5">
          <w:rPr>
            <w:rStyle w:val="Hipervnculo"/>
            <w:noProof/>
            <w:sz w:val="23"/>
            <w:szCs w:val="23"/>
            <w:lang w:val="en-US"/>
          </w:rPr>
          <w:t>http://dx.doi.org/10.33208/PC1980-5438v0032n02A07</w:t>
        </w:r>
      </w:hyperlink>
    </w:p>
    <w:p w14:paraId="69E7107F" w14:textId="19286736"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Barker, E.T., Howard, A.L., Villemaire-Krajden, R., &amp; Galambos, N. L. (2018). The Rise and Fall of Depressive Symptoms and Academic Stress in Two Samples of University Students. </w:t>
      </w:r>
      <w:r w:rsidRPr="000955E5">
        <w:rPr>
          <w:i/>
          <w:iCs/>
          <w:noProof/>
          <w:color w:val="000000"/>
          <w:sz w:val="23"/>
          <w:szCs w:val="23"/>
          <w:lang w:val="en-US"/>
        </w:rPr>
        <w:t>Journal Youth and Adolescence</w:t>
      </w:r>
      <w:r w:rsidR="00315831" w:rsidRPr="000955E5">
        <w:rPr>
          <w:noProof/>
          <w:color w:val="000000"/>
          <w:sz w:val="23"/>
          <w:szCs w:val="23"/>
          <w:lang w:val="en-US"/>
        </w:rPr>
        <w:t>, 47, 1252-</w:t>
      </w:r>
      <w:r w:rsidRPr="000955E5">
        <w:rPr>
          <w:noProof/>
          <w:color w:val="000000"/>
          <w:sz w:val="23"/>
          <w:szCs w:val="23"/>
          <w:lang w:val="en-US"/>
        </w:rPr>
        <w:t xml:space="preserve">1266. </w:t>
      </w:r>
      <w:hyperlink r:id="rId34" w:history="1">
        <w:r w:rsidRPr="000955E5">
          <w:rPr>
            <w:rStyle w:val="Hipervnculo"/>
            <w:noProof/>
            <w:sz w:val="23"/>
            <w:szCs w:val="23"/>
            <w:lang w:val="en-GB"/>
          </w:rPr>
          <w:t xml:space="preserve"> https://doi.org/10.1007/s10964-018-0822-9</w:t>
        </w:r>
      </w:hyperlink>
    </w:p>
    <w:p w14:paraId="6070D591" w14:textId="4A159DF8"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Billingsley, J. T., &amp; Hurd, N. M. (2019). Discrimination, mental health and academic performance among underrepresented college students: the role of extracurricular activities at predominantly white institutions. </w:t>
      </w:r>
      <w:r w:rsidRPr="000955E5">
        <w:rPr>
          <w:i/>
          <w:iCs/>
          <w:noProof/>
          <w:color w:val="000000"/>
          <w:sz w:val="23"/>
          <w:szCs w:val="23"/>
          <w:lang w:val="en-US"/>
        </w:rPr>
        <w:t>Social Psychology of Education</w:t>
      </w:r>
      <w:r w:rsidR="00315831" w:rsidRPr="000955E5">
        <w:rPr>
          <w:i/>
          <w:noProof/>
          <w:color w:val="000000"/>
          <w:sz w:val="23"/>
          <w:szCs w:val="23"/>
          <w:lang w:val="en-US"/>
        </w:rPr>
        <w:t>, 22</w:t>
      </w:r>
      <w:r w:rsidR="00315831" w:rsidRPr="000955E5">
        <w:rPr>
          <w:noProof/>
          <w:color w:val="000000"/>
          <w:sz w:val="23"/>
          <w:szCs w:val="23"/>
          <w:lang w:val="en-US"/>
        </w:rPr>
        <w:t>(2), 421-</w:t>
      </w:r>
      <w:r w:rsidRPr="000955E5">
        <w:rPr>
          <w:noProof/>
          <w:color w:val="000000"/>
          <w:sz w:val="23"/>
          <w:szCs w:val="23"/>
          <w:lang w:val="en-US"/>
        </w:rPr>
        <w:t xml:space="preserve">446. </w:t>
      </w:r>
      <w:hyperlink r:id="rId35" w:history="1">
        <w:r w:rsidR="00315831" w:rsidRPr="000955E5">
          <w:rPr>
            <w:rStyle w:val="Hipervnculo"/>
            <w:noProof/>
            <w:sz w:val="23"/>
            <w:szCs w:val="23"/>
            <w:lang w:val="en-GB"/>
          </w:rPr>
          <w:t>https://doi.org/10.1007/s11218-019-09484-8</w:t>
        </w:r>
      </w:hyperlink>
      <w:r w:rsidR="00315831" w:rsidRPr="000955E5">
        <w:rPr>
          <w:noProof/>
          <w:sz w:val="23"/>
          <w:szCs w:val="23"/>
          <w:lang w:val="en-GB"/>
        </w:rPr>
        <w:t xml:space="preserve"> </w:t>
      </w:r>
    </w:p>
    <w:p w14:paraId="63BDF80F"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BlackDeer, A. A., Wolf, D. A. P. S., Maguin, E., &amp; Beeler-Stinn, S. (2021). Depression and anxiety among college students: Understanding the impact on grade average and differences in gender and ethnicity. </w:t>
      </w:r>
      <w:r w:rsidRPr="000955E5">
        <w:rPr>
          <w:i/>
          <w:iCs/>
          <w:noProof/>
          <w:color w:val="000000"/>
          <w:sz w:val="23"/>
          <w:szCs w:val="23"/>
          <w:lang w:val="en-US"/>
        </w:rPr>
        <w:t>Journal of American College Health</w:t>
      </w:r>
      <w:r w:rsidRPr="000955E5">
        <w:rPr>
          <w:noProof/>
          <w:color w:val="000000"/>
          <w:sz w:val="23"/>
          <w:szCs w:val="23"/>
          <w:lang w:val="en-US"/>
        </w:rPr>
        <w:t xml:space="preserve">. </w:t>
      </w:r>
      <w:hyperlink r:id="rId36" w:history="1">
        <w:r w:rsidRPr="000955E5">
          <w:rPr>
            <w:rStyle w:val="Hipervnculo"/>
            <w:noProof/>
            <w:sz w:val="23"/>
            <w:szCs w:val="23"/>
            <w:lang w:val="en-GB"/>
          </w:rPr>
          <w:t xml:space="preserve"> https://doi.org/10.1080/07448481.2021.1920954</w:t>
        </w:r>
      </w:hyperlink>
    </w:p>
    <w:p w14:paraId="09E2563B" w14:textId="3EA464B4"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GB"/>
        </w:rPr>
        <w:t xml:space="preserve">Bruffaerts, R., Mortier, P., Kiekens, G., Auerbach, R. P., Cuijpers, P., Demyttenaere, K., Green, J. G., Nock, M. K., &amp; Kessler, R. C. (2018). Mental health problems in college freshmen: Prevalence and academic functioning. </w:t>
      </w:r>
      <w:r w:rsidR="00315831" w:rsidRPr="000955E5">
        <w:rPr>
          <w:i/>
          <w:noProof/>
          <w:color w:val="000000"/>
          <w:sz w:val="23"/>
          <w:szCs w:val="23"/>
          <w:lang w:val="en-GB"/>
        </w:rPr>
        <w:t>Journal of Affective Disorders</w:t>
      </w:r>
      <w:r w:rsidR="00315831" w:rsidRPr="000955E5">
        <w:rPr>
          <w:noProof/>
          <w:color w:val="000000"/>
          <w:sz w:val="23"/>
          <w:szCs w:val="23"/>
          <w:lang w:val="en-GB"/>
        </w:rPr>
        <w:t xml:space="preserve">, </w:t>
      </w:r>
      <w:r w:rsidRPr="000955E5">
        <w:rPr>
          <w:noProof/>
          <w:color w:val="000000"/>
          <w:sz w:val="23"/>
          <w:szCs w:val="23"/>
          <w:lang w:val="en-GB"/>
        </w:rPr>
        <w:t xml:space="preserve">225, 97-103. </w:t>
      </w:r>
      <w:hyperlink r:id="rId37" w:tgtFrame="_blank" w:tooltip="Persistent link using digital object identifier" w:history="1">
        <w:r w:rsidRPr="000955E5">
          <w:rPr>
            <w:rStyle w:val="Hipervnculo"/>
            <w:noProof/>
            <w:sz w:val="23"/>
            <w:szCs w:val="23"/>
            <w:lang w:val="en-GB"/>
          </w:rPr>
          <w:t>https://doi.org/10.1016/j.jad.2017.07.044</w:t>
        </w:r>
      </w:hyperlink>
    </w:p>
    <w:p w14:paraId="4B12D5CC" w14:textId="717EA59F"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Çelik, N., Ceylan, B., Ünsal, A., &amp; Çağan, Ö. (2019). Depression in health college students: relationship factors and sleep quality. </w:t>
      </w:r>
      <w:r w:rsidRPr="000955E5">
        <w:rPr>
          <w:i/>
          <w:iCs/>
          <w:noProof/>
          <w:color w:val="000000"/>
          <w:sz w:val="23"/>
          <w:szCs w:val="23"/>
          <w:lang w:val="en-US"/>
        </w:rPr>
        <w:t>Psychology, Health and Medicine</w:t>
      </w:r>
      <w:r w:rsidR="00315831" w:rsidRPr="000955E5">
        <w:rPr>
          <w:i/>
          <w:noProof/>
          <w:color w:val="000000"/>
          <w:sz w:val="23"/>
          <w:szCs w:val="23"/>
          <w:lang w:val="en-US"/>
        </w:rPr>
        <w:t>, 24</w:t>
      </w:r>
      <w:r w:rsidR="00315831" w:rsidRPr="000955E5">
        <w:rPr>
          <w:noProof/>
          <w:color w:val="000000"/>
          <w:sz w:val="23"/>
          <w:szCs w:val="23"/>
          <w:lang w:val="en-US"/>
        </w:rPr>
        <w:t>(5), 625-</w:t>
      </w:r>
      <w:r w:rsidRPr="000955E5">
        <w:rPr>
          <w:noProof/>
          <w:color w:val="000000"/>
          <w:sz w:val="23"/>
          <w:szCs w:val="23"/>
          <w:lang w:val="en-US"/>
        </w:rPr>
        <w:t xml:space="preserve">630. </w:t>
      </w:r>
      <w:hyperlink r:id="rId38" w:history="1">
        <w:r w:rsidR="00315831" w:rsidRPr="000955E5">
          <w:rPr>
            <w:rStyle w:val="Hipervnculo"/>
            <w:noProof/>
            <w:sz w:val="23"/>
            <w:szCs w:val="23"/>
            <w:lang w:val="en-US"/>
          </w:rPr>
          <w:t>https://doi.org/10.1080/13548506.2018.15468811</w:t>
        </w:r>
      </w:hyperlink>
      <w:r w:rsidR="00315831" w:rsidRPr="000955E5">
        <w:rPr>
          <w:noProof/>
          <w:color w:val="000000"/>
          <w:sz w:val="23"/>
          <w:szCs w:val="23"/>
          <w:lang w:val="en-US"/>
        </w:rPr>
        <w:t xml:space="preserve"> </w:t>
      </w:r>
    </w:p>
    <w:p w14:paraId="2CA0CE13" w14:textId="4E49B144"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Cuijpers, P., Auerbach, R. P., Benjet, C., Bruffaerts, R., Ebert, D., Karyotaki, E., &amp; Kessler, R. C. (2019). The World Health Organization World Mental Health International College Student initiative: An overview. </w:t>
      </w:r>
      <w:r w:rsidRPr="000955E5">
        <w:rPr>
          <w:i/>
          <w:iCs/>
          <w:noProof/>
          <w:color w:val="000000"/>
          <w:sz w:val="23"/>
          <w:szCs w:val="23"/>
          <w:lang w:val="en-US"/>
        </w:rPr>
        <w:t>International Journal of Methods in Psychiatric Research</w:t>
      </w:r>
      <w:r w:rsidRPr="000955E5">
        <w:rPr>
          <w:i/>
          <w:noProof/>
          <w:color w:val="000000"/>
          <w:sz w:val="23"/>
          <w:szCs w:val="23"/>
          <w:lang w:val="en-US"/>
        </w:rPr>
        <w:t>, 28</w:t>
      </w:r>
      <w:r w:rsidRPr="000955E5">
        <w:rPr>
          <w:noProof/>
          <w:color w:val="000000"/>
          <w:sz w:val="23"/>
          <w:szCs w:val="23"/>
          <w:lang w:val="en-US"/>
        </w:rPr>
        <w:t xml:space="preserve">(2), 1-16. </w:t>
      </w:r>
      <w:hyperlink r:id="rId39" w:history="1">
        <w:r w:rsidR="00315831" w:rsidRPr="000955E5">
          <w:rPr>
            <w:rStyle w:val="Hipervnculo"/>
            <w:noProof/>
            <w:sz w:val="23"/>
            <w:szCs w:val="23"/>
            <w:lang w:val="en-US"/>
          </w:rPr>
          <w:t>https://doi.org/10.1002/mpr.1761</w:t>
        </w:r>
      </w:hyperlink>
      <w:r w:rsidR="00315831" w:rsidRPr="000955E5">
        <w:rPr>
          <w:noProof/>
          <w:sz w:val="23"/>
          <w:szCs w:val="23"/>
          <w:lang w:val="en-US"/>
        </w:rPr>
        <w:t xml:space="preserve"> </w:t>
      </w:r>
    </w:p>
    <w:p w14:paraId="300E7603" w14:textId="38A9FEEE"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s-ES"/>
        </w:rPr>
        <w:t xml:space="preserve">del Toro, J., &amp; Hughes, D. (2020). </w:t>
      </w:r>
      <w:r w:rsidRPr="000955E5">
        <w:rPr>
          <w:noProof/>
          <w:color w:val="000000"/>
          <w:sz w:val="23"/>
          <w:szCs w:val="23"/>
          <w:lang w:val="en-US"/>
        </w:rPr>
        <w:t xml:space="preserve">Trajectories of Discrimination across the College Years: Associations with Academic, Psychological, and Physical Adjustment Outcomes. </w:t>
      </w:r>
      <w:r w:rsidRPr="000955E5">
        <w:rPr>
          <w:i/>
          <w:iCs/>
          <w:noProof/>
          <w:color w:val="000000"/>
          <w:sz w:val="23"/>
          <w:szCs w:val="23"/>
          <w:lang w:val="en-US"/>
        </w:rPr>
        <w:t>Journal of Youth and Adolescence</w:t>
      </w:r>
      <w:r w:rsidRPr="000955E5">
        <w:rPr>
          <w:noProof/>
          <w:color w:val="000000"/>
          <w:sz w:val="23"/>
          <w:szCs w:val="23"/>
          <w:lang w:val="en-US"/>
        </w:rPr>
        <w:t xml:space="preserve">, </w:t>
      </w:r>
      <w:r w:rsidR="00315831" w:rsidRPr="000955E5">
        <w:rPr>
          <w:noProof/>
          <w:color w:val="000000"/>
          <w:sz w:val="23"/>
          <w:szCs w:val="23"/>
          <w:lang w:val="en-US"/>
        </w:rPr>
        <w:t>49, 772-</w:t>
      </w:r>
      <w:r w:rsidRPr="000955E5">
        <w:rPr>
          <w:noProof/>
          <w:color w:val="000000"/>
          <w:sz w:val="23"/>
          <w:szCs w:val="23"/>
          <w:lang w:val="en-US"/>
        </w:rPr>
        <w:t>789</w:t>
      </w:r>
      <w:r w:rsidRPr="000955E5">
        <w:rPr>
          <w:noProof/>
          <w:color w:val="000000"/>
          <w:sz w:val="23"/>
          <w:szCs w:val="23"/>
          <w:u w:val="single"/>
          <w:lang w:val="en-US"/>
        </w:rPr>
        <w:t xml:space="preserve">. </w:t>
      </w:r>
      <w:hyperlink r:id="rId40" w:history="1">
        <w:r w:rsidR="00315831" w:rsidRPr="000955E5">
          <w:rPr>
            <w:rStyle w:val="Hipervnculo"/>
            <w:noProof/>
            <w:sz w:val="23"/>
            <w:szCs w:val="23"/>
            <w:lang w:val="en-US"/>
          </w:rPr>
          <w:t>https://doi.org/10.1007/s10964-019-01147-3</w:t>
        </w:r>
      </w:hyperlink>
      <w:r w:rsidR="00315831" w:rsidRPr="000955E5">
        <w:rPr>
          <w:noProof/>
          <w:sz w:val="23"/>
          <w:szCs w:val="23"/>
          <w:lang w:val="en-US"/>
        </w:rPr>
        <w:t xml:space="preserve"> </w:t>
      </w:r>
    </w:p>
    <w:p w14:paraId="35D21307" w14:textId="2C2AB7FD"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u w:val="single"/>
          <w:lang w:val="en-US"/>
        </w:rPr>
        <w:t>Duffy, M. E., Henkel</w:t>
      </w:r>
      <w:r w:rsidRPr="000955E5">
        <w:rPr>
          <w:noProof/>
          <w:color w:val="000000"/>
          <w:sz w:val="23"/>
          <w:szCs w:val="23"/>
          <w:lang w:val="en-US"/>
        </w:rPr>
        <w:t>, K. E., &amp; Joiner, T. E. (2019). Prevalence of Self-Injurious Thoughts and Behaviors in Transgender Individuals with Eating Disorders: A National Study</w:t>
      </w:r>
      <w:r w:rsidRPr="000955E5">
        <w:rPr>
          <w:i/>
          <w:iCs/>
          <w:noProof/>
          <w:color w:val="000000"/>
          <w:sz w:val="23"/>
          <w:szCs w:val="23"/>
          <w:lang w:val="en-US"/>
        </w:rPr>
        <w:t>. Journal of Adolescent Health</w:t>
      </w:r>
      <w:r w:rsidR="00315831" w:rsidRPr="000955E5">
        <w:rPr>
          <w:i/>
          <w:noProof/>
          <w:color w:val="000000"/>
          <w:sz w:val="23"/>
          <w:szCs w:val="23"/>
          <w:lang w:val="en-US"/>
        </w:rPr>
        <w:t>, 64</w:t>
      </w:r>
      <w:r w:rsidR="00315831" w:rsidRPr="000955E5">
        <w:rPr>
          <w:noProof/>
          <w:color w:val="000000"/>
          <w:sz w:val="23"/>
          <w:szCs w:val="23"/>
          <w:lang w:val="en-US"/>
        </w:rPr>
        <w:t>(4), 461-</w:t>
      </w:r>
      <w:r w:rsidRPr="000955E5">
        <w:rPr>
          <w:noProof/>
          <w:color w:val="000000"/>
          <w:sz w:val="23"/>
          <w:szCs w:val="23"/>
          <w:lang w:val="en-US"/>
        </w:rPr>
        <w:t xml:space="preserve">466. </w:t>
      </w:r>
      <w:hyperlink r:id="rId41" w:history="1">
        <w:r w:rsidR="00315831" w:rsidRPr="000955E5">
          <w:rPr>
            <w:rStyle w:val="Hipervnculo"/>
            <w:noProof/>
            <w:sz w:val="23"/>
            <w:szCs w:val="23"/>
            <w:lang w:val="en-US"/>
          </w:rPr>
          <w:t>https://doi.org/10.1016/j.jadohealth.2018.07.0166</w:t>
        </w:r>
      </w:hyperlink>
      <w:r w:rsidR="00315831" w:rsidRPr="000955E5">
        <w:rPr>
          <w:noProof/>
          <w:color w:val="000000"/>
          <w:sz w:val="23"/>
          <w:szCs w:val="23"/>
          <w:u w:val="single"/>
          <w:lang w:val="en-US"/>
        </w:rPr>
        <w:t xml:space="preserve"> </w:t>
      </w:r>
    </w:p>
    <w:p w14:paraId="5730C763" w14:textId="5F7D92F8"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Eisenberg, D., Gollust, S. E., Golberstein, E., &amp; Hefner, J. L. (2007). Prevalence and Correlates of Depression, Anxiety, and Suicidality Among University Students. </w:t>
      </w:r>
      <w:r w:rsidRPr="000955E5">
        <w:rPr>
          <w:i/>
          <w:iCs/>
          <w:noProof/>
          <w:color w:val="000000"/>
          <w:sz w:val="23"/>
          <w:szCs w:val="23"/>
          <w:lang w:val="en-US"/>
        </w:rPr>
        <w:lastRenderedPageBreak/>
        <w:t>American Journal of Orthopsychiatry</w:t>
      </w:r>
      <w:r w:rsidRPr="000955E5">
        <w:rPr>
          <w:i/>
          <w:noProof/>
          <w:color w:val="000000"/>
          <w:sz w:val="23"/>
          <w:szCs w:val="23"/>
          <w:lang w:val="en-US"/>
        </w:rPr>
        <w:t>, 77</w:t>
      </w:r>
      <w:r w:rsidRPr="000955E5">
        <w:rPr>
          <w:noProof/>
          <w:color w:val="000000"/>
          <w:sz w:val="23"/>
          <w:szCs w:val="23"/>
          <w:lang w:val="en-US"/>
        </w:rPr>
        <w:t>(4), 53</w:t>
      </w:r>
      <w:r w:rsidR="00315831" w:rsidRPr="000955E5">
        <w:rPr>
          <w:noProof/>
          <w:color w:val="000000"/>
          <w:sz w:val="23"/>
          <w:szCs w:val="23"/>
          <w:lang w:val="en-US"/>
        </w:rPr>
        <w:t>4-</w:t>
      </w:r>
      <w:r w:rsidRPr="000955E5">
        <w:rPr>
          <w:noProof/>
          <w:color w:val="000000"/>
          <w:sz w:val="23"/>
          <w:szCs w:val="23"/>
          <w:lang w:val="en-US"/>
        </w:rPr>
        <w:t xml:space="preserve">542. </w:t>
      </w:r>
      <w:hyperlink r:id="rId42" w:history="1">
        <w:r w:rsidRPr="000955E5">
          <w:rPr>
            <w:rStyle w:val="Hipervnculo"/>
            <w:noProof/>
            <w:sz w:val="23"/>
            <w:szCs w:val="23"/>
            <w:lang w:val="en-US"/>
          </w:rPr>
          <w:t>https://doi.org/10.1037/0002-9432.77.4.534</w:t>
        </w:r>
      </w:hyperlink>
    </w:p>
    <w:p w14:paraId="055E04A0" w14:textId="07CEB941"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Eisenberg, D., Hunt, J., &amp; Speer, N. (2013). Mental Health in American Colleges and Universities Variation Across Student Subgroups and Across Campuses. </w:t>
      </w:r>
      <w:r w:rsidRPr="000955E5">
        <w:rPr>
          <w:i/>
          <w:iCs/>
          <w:noProof/>
          <w:color w:val="000000"/>
          <w:sz w:val="23"/>
          <w:szCs w:val="23"/>
          <w:lang w:val="en-US"/>
        </w:rPr>
        <w:t>The Journal of Nervous and Mental Disease</w:t>
      </w:r>
      <w:r w:rsidR="00315831" w:rsidRPr="000955E5">
        <w:rPr>
          <w:i/>
          <w:noProof/>
          <w:color w:val="000000"/>
          <w:sz w:val="23"/>
          <w:szCs w:val="23"/>
          <w:lang w:val="en-US"/>
        </w:rPr>
        <w:t>, 201</w:t>
      </w:r>
      <w:r w:rsidR="00315831" w:rsidRPr="000955E5">
        <w:rPr>
          <w:noProof/>
          <w:color w:val="000000"/>
          <w:sz w:val="23"/>
          <w:szCs w:val="23"/>
          <w:lang w:val="en-US"/>
        </w:rPr>
        <w:t>(1), 60-</w:t>
      </w:r>
      <w:r w:rsidRPr="000955E5">
        <w:rPr>
          <w:noProof/>
          <w:color w:val="000000"/>
          <w:sz w:val="23"/>
          <w:szCs w:val="23"/>
          <w:lang w:val="en-US"/>
        </w:rPr>
        <w:t xml:space="preserve">67. </w:t>
      </w:r>
      <w:hyperlink r:id="rId43" w:history="1">
        <w:r w:rsidRPr="000955E5">
          <w:rPr>
            <w:rStyle w:val="Hipervnculo"/>
            <w:noProof/>
            <w:sz w:val="23"/>
            <w:szCs w:val="23"/>
            <w:lang w:val="en-US"/>
          </w:rPr>
          <w:t>https://doi.org/10.1097/NMD.0b013e31827ab077</w:t>
        </w:r>
      </w:hyperlink>
    </w:p>
    <w:p w14:paraId="02E41192" w14:textId="0E74649F"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Evans-Lacko, S. E., &amp; Thornicroft, G. (2019). Viewpoint: WHO World Mental Health Surveys International College Student Initiative: Implementation issues in low ‐ and middle ‐ income countrie</w:t>
      </w:r>
      <w:r w:rsidRPr="000955E5">
        <w:rPr>
          <w:i/>
          <w:iCs/>
          <w:noProof/>
          <w:color w:val="000000"/>
          <w:sz w:val="23"/>
          <w:szCs w:val="23"/>
          <w:lang w:val="en-US"/>
        </w:rPr>
        <w:t>s</w:t>
      </w:r>
      <w:r w:rsidRPr="000955E5">
        <w:rPr>
          <w:noProof/>
          <w:color w:val="000000"/>
          <w:sz w:val="23"/>
          <w:szCs w:val="23"/>
          <w:lang w:val="en-US"/>
        </w:rPr>
        <w:t xml:space="preserve">. </w:t>
      </w:r>
      <w:r w:rsidRPr="000955E5">
        <w:rPr>
          <w:i/>
          <w:iCs/>
          <w:noProof/>
          <w:color w:val="000000"/>
          <w:sz w:val="23"/>
          <w:szCs w:val="23"/>
          <w:lang w:val="en-US"/>
        </w:rPr>
        <w:t>International Journal of Methods in Psychiatric Research</w:t>
      </w:r>
      <w:r w:rsidR="00315831" w:rsidRPr="000955E5">
        <w:rPr>
          <w:i/>
          <w:noProof/>
          <w:color w:val="000000"/>
          <w:sz w:val="23"/>
          <w:szCs w:val="23"/>
          <w:lang w:val="en-US"/>
        </w:rPr>
        <w:t>, 28</w:t>
      </w:r>
      <w:r w:rsidR="00315831" w:rsidRPr="000955E5">
        <w:rPr>
          <w:noProof/>
          <w:color w:val="000000"/>
          <w:sz w:val="23"/>
          <w:szCs w:val="23"/>
          <w:lang w:val="en-US"/>
        </w:rPr>
        <w:t>(2), 1-</w:t>
      </w:r>
      <w:r w:rsidRPr="000955E5">
        <w:rPr>
          <w:noProof/>
          <w:color w:val="000000"/>
          <w:sz w:val="23"/>
          <w:szCs w:val="23"/>
          <w:lang w:val="en-US"/>
        </w:rPr>
        <w:t xml:space="preserve">5. </w:t>
      </w:r>
      <w:hyperlink r:id="rId44" w:history="1">
        <w:r w:rsidRPr="000955E5">
          <w:rPr>
            <w:rStyle w:val="Hipervnculo"/>
            <w:noProof/>
            <w:sz w:val="23"/>
            <w:szCs w:val="23"/>
            <w:lang w:val="en-US"/>
          </w:rPr>
          <w:t>https://doi.org/10.1002/mpr.1756</w:t>
        </w:r>
      </w:hyperlink>
    </w:p>
    <w:p w14:paraId="0282BE4C" w14:textId="13ABB829"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pt-BR"/>
        </w:rPr>
        <w:t xml:space="preserve">Falade, J., Oyebanji, A. H., Babatola, A. O., Falade, O. O., &amp; Olumuyiwa, T. O. (2020). </w:t>
      </w:r>
      <w:r w:rsidRPr="000955E5">
        <w:rPr>
          <w:noProof/>
          <w:color w:val="000000"/>
          <w:sz w:val="23"/>
          <w:szCs w:val="23"/>
          <w:lang w:val="en-US"/>
        </w:rPr>
        <w:t xml:space="preserve">Prevalence and correlates of psychiatric morbidity, comorbid anxiety and depression among medical students in public and private tertiary institutions in a nigerian state: A cross-sectionalsectional analytical study. </w:t>
      </w:r>
      <w:r w:rsidRPr="000955E5">
        <w:rPr>
          <w:i/>
          <w:iCs/>
          <w:noProof/>
          <w:color w:val="000000"/>
          <w:sz w:val="23"/>
          <w:szCs w:val="23"/>
          <w:lang w:val="en-US"/>
        </w:rPr>
        <w:t>Pan African Medical Journal</w:t>
      </w:r>
      <w:r w:rsidR="00315831" w:rsidRPr="000955E5">
        <w:rPr>
          <w:noProof/>
          <w:color w:val="000000"/>
          <w:sz w:val="23"/>
          <w:szCs w:val="23"/>
          <w:lang w:val="en-US"/>
        </w:rPr>
        <w:t>, 37, 1-</w:t>
      </w:r>
      <w:r w:rsidRPr="000955E5">
        <w:rPr>
          <w:noProof/>
          <w:color w:val="000000"/>
          <w:sz w:val="23"/>
          <w:szCs w:val="23"/>
          <w:lang w:val="en-US"/>
        </w:rPr>
        <w:t xml:space="preserve">15. </w:t>
      </w:r>
      <w:hyperlink r:id="rId45" w:history="1">
        <w:r w:rsidRPr="000955E5">
          <w:rPr>
            <w:rStyle w:val="Hipervnculo"/>
            <w:noProof/>
            <w:sz w:val="23"/>
            <w:szCs w:val="23"/>
            <w:lang w:val="en-US"/>
          </w:rPr>
          <w:t>https://doi.org/10.11604/pamj.2020.37.53.24994</w:t>
        </w:r>
      </w:hyperlink>
    </w:p>
    <w:p w14:paraId="6CCB1C30" w14:textId="585633A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Fawzy, M., &amp; Hamed, S. A. (2017). Prevalence of psychological stress, depression and anxiety among medical students in Egypt. </w:t>
      </w:r>
      <w:r w:rsidRPr="000955E5">
        <w:rPr>
          <w:i/>
          <w:iCs/>
          <w:noProof/>
          <w:color w:val="000000"/>
          <w:sz w:val="23"/>
          <w:szCs w:val="23"/>
          <w:lang w:val="en-US"/>
        </w:rPr>
        <w:t>Psychiatry Research</w:t>
      </w:r>
      <w:r w:rsidRPr="000955E5">
        <w:rPr>
          <w:noProof/>
          <w:color w:val="000000"/>
          <w:sz w:val="23"/>
          <w:szCs w:val="23"/>
          <w:lang w:val="en-US"/>
        </w:rPr>
        <w:t xml:space="preserve">, </w:t>
      </w:r>
      <w:r w:rsidRPr="000955E5">
        <w:rPr>
          <w:i/>
          <w:iCs/>
          <w:noProof/>
          <w:color w:val="000000"/>
          <w:sz w:val="23"/>
          <w:szCs w:val="23"/>
          <w:lang w:val="en-US"/>
        </w:rPr>
        <w:t>255</w:t>
      </w:r>
      <w:r w:rsidR="00315831" w:rsidRPr="000955E5">
        <w:rPr>
          <w:noProof/>
          <w:color w:val="000000"/>
          <w:sz w:val="23"/>
          <w:szCs w:val="23"/>
          <w:lang w:val="en-US"/>
        </w:rPr>
        <w:t>, 186-</w:t>
      </w:r>
      <w:r w:rsidRPr="000955E5">
        <w:rPr>
          <w:noProof/>
          <w:color w:val="000000"/>
          <w:sz w:val="23"/>
          <w:szCs w:val="23"/>
          <w:lang w:val="en-US"/>
        </w:rPr>
        <w:t xml:space="preserve">194. </w:t>
      </w:r>
      <w:hyperlink r:id="rId46" w:history="1">
        <w:r w:rsidRPr="000955E5">
          <w:rPr>
            <w:rStyle w:val="Hipervnculo"/>
            <w:noProof/>
            <w:sz w:val="23"/>
            <w:szCs w:val="23"/>
            <w:lang w:val="en-US"/>
          </w:rPr>
          <w:t>https://doi.org/10.1016/j.psychres.2017.05.027</w:t>
        </w:r>
      </w:hyperlink>
    </w:p>
    <w:p w14:paraId="47053F37" w14:textId="37D92C62"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pt-BR"/>
        </w:rPr>
      </w:pPr>
      <w:r w:rsidRPr="000955E5">
        <w:rPr>
          <w:noProof/>
          <w:color w:val="000000"/>
          <w:sz w:val="23"/>
          <w:szCs w:val="23"/>
          <w:lang w:val="en-US"/>
        </w:rPr>
        <w:t xml:space="preserve">Fonseca, J. R. F., Calache, A. L. S. C., Santos, M. R., Silva, R. M., &amp; Moretto, S. A. (2019). Association of stress factors and depressive symptoms with the academic performance of nursing students. </w:t>
      </w:r>
      <w:r w:rsidRPr="000955E5">
        <w:rPr>
          <w:i/>
          <w:iCs/>
          <w:noProof/>
          <w:color w:val="000000"/>
          <w:sz w:val="23"/>
          <w:szCs w:val="23"/>
          <w:lang w:val="pt-BR"/>
        </w:rPr>
        <w:t>Revista da Escola de Enfermagem da USP</w:t>
      </w:r>
      <w:r w:rsidR="00315831" w:rsidRPr="000955E5">
        <w:rPr>
          <w:noProof/>
          <w:color w:val="000000"/>
          <w:sz w:val="23"/>
          <w:szCs w:val="23"/>
          <w:lang w:val="pt-BR"/>
        </w:rPr>
        <w:t>, 53, 1-</w:t>
      </w:r>
      <w:r w:rsidRPr="000955E5">
        <w:rPr>
          <w:noProof/>
          <w:color w:val="000000"/>
          <w:sz w:val="23"/>
          <w:szCs w:val="23"/>
          <w:lang w:val="pt-BR"/>
        </w:rPr>
        <w:t xml:space="preserve">9. </w:t>
      </w:r>
      <w:hyperlink r:id="rId47" w:history="1">
        <w:r w:rsidRPr="000955E5">
          <w:rPr>
            <w:rStyle w:val="Hipervnculo"/>
            <w:noProof/>
            <w:sz w:val="23"/>
            <w:szCs w:val="23"/>
            <w:lang w:val="pt-BR"/>
          </w:rPr>
          <w:t>https://doi.org/10.1590/S1980-220X2018030403530</w:t>
        </w:r>
      </w:hyperlink>
    </w:p>
    <w:p w14:paraId="2F56F4D4" w14:textId="6D47485B"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s-ES"/>
        </w:rPr>
        <w:t>Gan, G. G., &amp; Hue,</w:t>
      </w:r>
      <w:r w:rsidRPr="000955E5">
        <w:rPr>
          <w:noProof/>
          <w:color w:val="000000"/>
          <w:sz w:val="23"/>
          <w:szCs w:val="23"/>
          <w:u w:val="single"/>
          <w:lang w:val="es-ES"/>
        </w:rPr>
        <w:t xml:space="preserve"> </w:t>
      </w:r>
      <w:r w:rsidRPr="000955E5">
        <w:rPr>
          <w:noProof/>
          <w:color w:val="000000"/>
          <w:sz w:val="23"/>
          <w:szCs w:val="23"/>
          <w:lang w:val="es-ES"/>
        </w:rPr>
        <w:t xml:space="preserve">Y. L. (2019). </w:t>
      </w:r>
      <w:r w:rsidRPr="000955E5">
        <w:rPr>
          <w:noProof/>
          <w:color w:val="000000"/>
          <w:sz w:val="23"/>
          <w:szCs w:val="23"/>
          <w:lang w:val="en-US"/>
        </w:rPr>
        <w:t xml:space="preserve">Anxiety, depression and quality of life of medical students in Malaysia. </w:t>
      </w:r>
      <w:r w:rsidRPr="000955E5">
        <w:rPr>
          <w:i/>
          <w:iCs/>
          <w:noProof/>
          <w:color w:val="000000"/>
          <w:sz w:val="23"/>
          <w:szCs w:val="23"/>
          <w:lang w:val="en-US"/>
        </w:rPr>
        <w:t>Medical Journal of Malaysia</w:t>
      </w:r>
      <w:r w:rsidRPr="000955E5">
        <w:rPr>
          <w:i/>
          <w:noProof/>
          <w:color w:val="000000"/>
          <w:sz w:val="23"/>
          <w:szCs w:val="23"/>
          <w:lang w:val="en-US"/>
        </w:rPr>
        <w:t>, 74</w:t>
      </w:r>
      <w:r w:rsidRPr="000955E5">
        <w:rPr>
          <w:noProof/>
          <w:color w:val="000000"/>
          <w:sz w:val="23"/>
          <w:szCs w:val="23"/>
          <w:lang w:val="en-US"/>
        </w:rPr>
        <w:t>(1)</w:t>
      </w:r>
      <w:r w:rsidR="00315831" w:rsidRPr="000955E5">
        <w:rPr>
          <w:noProof/>
          <w:color w:val="000000"/>
          <w:sz w:val="23"/>
          <w:szCs w:val="23"/>
          <w:lang w:val="en-US"/>
        </w:rPr>
        <w:t>.</w:t>
      </w:r>
    </w:p>
    <w:p w14:paraId="35FB264F" w14:textId="1373F36B"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Grace, M. K. (2020). Status Variation in Anticipatory Stressors and Their Associations with Depressive Symptoms. </w:t>
      </w:r>
      <w:r w:rsidRPr="000955E5">
        <w:rPr>
          <w:i/>
          <w:noProof/>
          <w:color w:val="000000"/>
          <w:sz w:val="23"/>
          <w:szCs w:val="23"/>
          <w:lang w:val="en-US"/>
        </w:rPr>
        <w:t>Journal of Health and Social Behavior, 61</w:t>
      </w:r>
      <w:r w:rsidRPr="000955E5">
        <w:rPr>
          <w:noProof/>
          <w:color w:val="000000"/>
          <w:sz w:val="23"/>
          <w:szCs w:val="23"/>
          <w:lang w:val="en-US"/>
        </w:rPr>
        <w:t>(2), 170</w:t>
      </w:r>
      <w:r w:rsidR="00315831" w:rsidRPr="000955E5">
        <w:rPr>
          <w:noProof/>
          <w:color w:val="000000"/>
          <w:sz w:val="23"/>
          <w:szCs w:val="23"/>
          <w:lang w:val="en-US"/>
        </w:rPr>
        <w:t>-</w:t>
      </w:r>
      <w:r w:rsidRPr="000955E5">
        <w:rPr>
          <w:noProof/>
          <w:color w:val="000000"/>
          <w:sz w:val="23"/>
          <w:szCs w:val="23"/>
          <w:lang w:val="en-US"/>
        </w:rPr>
        <w:t>189</w:t>
      </w:r>
      <w:r w:rsidRPr="000955E5">
        <w:rPr>
          <w:noProof/>
          <w:color w:val="000000"/>
          <w:sz w:val="23"/>
          <w:szCs w:val="23"/>
          <w:u w:val="single"/>
          <w:lang w:val="en-US"/>
        </w:rPr>
        <w:t xml:space="preserve">. </w:t>
      </w:r>
      <w:hyperlink r:id="rId48" w:history="1">
        <w:r w:rsidRPr="000955E5">
          <w:rPr>
            <w:rStyle w:val="Hipervnculo"/>
            <w:noProof/>
            <w:sz w:val="23"/>
            <w:szCs w:val="23"/>
            <w:lang w:val="en-US"/>
          </w:rPr>
          <w:t>https://doi.org/10.1177/0022146520921375</w:t>
        </w:r>
      </w:hyperlink>
    </w:p>
    <w:p w14:paraId="7EF96E80"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Hersi, L., Tesfay, K., Gesesew, H., Krahl, W., Ereg, D., &amp; Tesfaye, M. (2017). Mental distress and associated factors among undergraduate students at the University of Hargeisa, Somaliland: A cross-sectional study. </w:t>
      </w:r>
      <w:r w:rsidRPr="000955E5">
        <w:rPr>
          <w:i/>
          <w:noProof/>
          <w:color w:val="000000"/>
          <w:sz w:val="23"/>
          <w:szCs w:val="23"/>
          <w:lang w:val="en-US"/>
        </w:rPr>
        <w:t>International Journal of Mental Health Systems, 11</w:t>
      </w:r>
      <w:r w:rsidRPr="000955E5">
        <w:rPr>
          <w:noProof/>
          <w:color w:val="000000"/>
          <w:sz w:val="23"/>
          <w:szCs w:val="23"/>
          <w:lang w:val="en-US"/>
        </w:rPr>
        <w:t>(39), 1-8.</w:t>
      </w:r>
      <w:r w:rsidRPr="000955E5">
        <w:rPr>
          <w:noProof/>
          <w:color w:val="000000"/>
          <w:sz w:val="23"/>
          <w:szCs w:val="23"/>
          <w:u w:val="single"/>
          <w:lang w:val="en-US"/>
        </w:rPr>
        <w:t xml:space="preserve"> </w:t>
      </w:r>
      <w:hyperlink r:id="rId49" w:history="1">
        <w:r w:rsidRPr="000955E5">
          <w:rPr>
            <w:rStyle w:val="Hipervnculo"/>
            <w:noProof/>
            <w:sz w:val="23"/>
            <w:szCs w:val="23"/>
            <w:lang w:val="en-US"/>
          </w:rPr>
          <w:t>https://doi.org/10.1186/s13033-017-0146-2</w:t>
        </w:r>
      </w:hyperlink>
    </w:p>
    <w:p w14:paraId="4211217B" w14:textId="23C6DCD4"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Hetolang, L. T., &amp; Amone-P’Olak, K. (2018). The associations between stressful life events and depression among students in a university in Botswana. </w:t>
      </w:r>
      <w:r w:rsidRPr="000955E5">
        <w:rPr>
          <w:i/>
          <w:iCs/>
          <w:noProof/>
          <w:color w:val="000000"/>
          <w:sz w:val="23"/>
          <w:szCs w:val="23"/>
          <w:lang w:val="en-US"/>
        </w:rPr>
        <w:t>South African Journal of Psychology</w:t>
      </w:r>
      <w:r w:rsidRPr="000955E5">
        <w:rPr>
          <w:i/>
          <w:noProof/>
          <w:color w:val="000000"/>
          <w:sz w:val="23"/>
          <w:szCs w:val="23"/>
          <w:lang w:val="en-US"/>
        </w:rPr>
        <w:t>, 48</w:t>
      </w:r>
      <w:r w:rsidRPr="000955E5">
        <w:rPr>
          <w:noProof/>
          <w:color w:val="000000"/>
          <w:sz w:val="23"/>
          <w:szCs w:val="23"/>
          <w:lang w:val="en-US"/>
        </w:rPr>
        <w:t xml:space="preserve">(2), 255-267. </w:t>
      </w:r>
      <w:hyperlink r:id="rId50" w:history="1">
        <w:r w:rsidR="00315831" w:rsidRPr="000955E5">
          <w:rPr>
            <w:rStyle w:val="Hipervnculo"/>
            <w:noProof/>
            <w:sz w:val="23"/>
            <w:szCs w:val="23"/>
            <w:lang w:val="en-US"/>
          </w:rPr>
          <w:t>https://doi.org/10.1177/0081246317711793</w:t>
        </w:r>
      </w:hyperlink>
      <w:r w:rsidR="00315831" w:rsidRPr="000955E5">
        <w:rPr>
          <w:noProof/>
          <w:sz w:val="23"/>
          <w:szCs w:val="23"/>
          <w:lang w:val="en-US"/>
        </w:rPr>
        <w:t xml:space="preserve"> </w:t>
      </w:r>
    </w:p>
    <w:p w14:paraId="263E44A0" w14:textId="6064BC56"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Hoyt, L. T., Cohen, A. K., Dull, B., Maker Castro, E., &amp; Yazdani, N. (2021). “Constant Stress </w:t>
      </w:r>
      <w:r w:rsidRPr="000955E5">
        <w:rPr>
          <w:noProof/>
          <w:color w:val="000000"/>
          <w:sz w:val="23"/>
          <w:szCs w:val="23"/>
          <w:lang w:val="en-US"/>
        </w:rPr>
        <w:lastRenderedPageBreak/>
        <w:t xml:space="preserve">Has Become the New Normal”: Stress and Anxiety Inequalities Among U.S. College Students in the Time of COVID-19. </w:t>
      </w:r>
      <w:r w:rsidRPr="000955E5">
        <w:rPr>
          <w:i/>
          <w:iCs/>
          <w:noProof/>
          <w:color w:val="000000"/>
          <w:sz w:val="23"/>
          <w:szCs w:val="23"/>
          <w:lang w:val="en-US"/>
        </w:rPr>
        <w:t>Journal of Adolescent Health</w:t>
      </w:r>
      <w:r w:rsidRPr="000955E5">
        <w:rPr>
          <w:i/>
          <w:noProof/>
          <w:color w:val="000000"/>
          <w:sz w:val="23"/>
          <w:szCs w:val="23"/>
          <w:lang w:val="en-US"/>
        </w:rPr>
        <w:t>, 68</w:t>
      </w:r>
      <w:r w:rsidR="00315831" w:rsidRPr="000955E5">
        <w:rPr>
          <w:noProof/>
          <w:color w:val="000000"/>
          <w:sz w:val="23"/>
          <w:szCs w:val="23"/>
          <w:lang w:val="en-US"/>
        </w:rPr>
        <w:t>(2), 270-</w:t>
      </w:r>
      <w:r w:rsidRPr="000955E5">
        <w:rPr>
          <w:noProof/>
          <w:color w:val="000000"/>
          <w:sz w:val="23"/>
          <w:szCs w:val="23"/>
          <w:lang w:val="en-US"/>
        </w:rPr>
        <w:t xml:space="preserve">276. </w:t>
      </w:r>
      <w:hyperlink r:id="rId51" w:history="1">
        <w:r w:rsidRPr="000955E5">
          <w:rPr>
            <w:rStyle w:val="Hipervnculo"/>
            <w:noProof/>
            <w:sz w:val="23"/>
            <w:szCs w:val="23"/>
            <w:lang w:val="en-US"/>
          </w:rPr>
          <w:t>https://doi.org/10.1016/j.jadohealth.2020.10.030</w:t>
        </w:r>
      </w:hyperlink>
    </w:p>
    <w:p w14:paraId="3DDB78E7" w14:textId="53939653"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Ibrahim, A. K., Kelly, S. J., Adams, C. E., &amp; Glazebrook, C. (2013). A systematic review of studies of depression prevalence in university students. </w:t>
      </w:r>
      <w:r w:rsidRPr="000955E5">
        <w:rPr>
          <w:i/>
          <w:iCs/>
          <w:noProof/>
          <w:color w:val="000000"/>
          <w:sz w:val="23"/>
          <w:szCs w:val="23"/>
          <w:lang w:val="en-US"/>
        </w:rPr>
        <w:t>Journal of psychiatric research</w:t>
      </w:r>
      <w:r w:rsidRPr="000955E5">
        <w:rPr>
          <w:noProof/>
          <w:color w:val="000000"/>
          <w:sz w:val="23"/>
          <w:szCs w:val="23"/>
          <w:lang w:val="en-US"/>
        </w:rPr>
        <w:t>, </w:t>
      </w:r>
      <w:r w:rsidRPr="000955E5">
        <w:rPr>
          <w:i/>
          <w:iCs/>
          <w:noProof/>
          <w:color w:val="000000"/>
          <w:sz w:val="23"/>
          <w:szCs w:val="23"/>
          <w:lang w:val="en-US"/>
        </w:rPr>
        <w:t>47</w:t>
      </w:r>
      <w:r w:rsidR="00315831" w:rsidRPr="000955E5">
        <w:rPr>
          <w:noProof/>
          <w:color w:val="000000"/>
          <w:sz w:val="23"/>
          <w:szCs w:val="23"/>
          <w:lang w:val="en-US"/>
        </w:rPr>
        <w:t>(3), 391-</w:t>
      </w:r>
      <w:r w:rsidRPr="000955E5">
        <w:rPr>
          <w:noProof/>
          <w:color w:val="000000"/>
          <w:sz w:val="23"/>
          <w:szCs w:val="23"/>
          <w:lang w:val="en-US"/>
        </w:rPr>
        <w:t xml:space="preserve">400. </w:t>
      </w:r>
      <w:hyperlink r:id="rId52" w:history="1">
        <w:r w:rsidRPr="000955E5">
          <w:rPr>
            <w:rStyle w:val="Hipervnculo"/>
            <w:noProof/>
            <w:sz w:val="23"/>
            <w:szCs w:val="23"/>
            <w:lang w:val="en-US"/>
          </w:rPr>
          <w:t>https://doi.org/ 10.1016/j.jpsychires.2012.11.015</w:t>
        </w:r>
      </w:hyperlink>
    </w:p>
    <w:p w14:paraId="27BA1A66" w14:textId="0901738C"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Ishii, T., Tachikawa, H., Shiratori, Y., Hori, T., &amp; Aiba, M. (2018). What kinds of factors affect the academic outcomes of university students with mental disorders? A retrospective study based on </w:t>
      </w:r>
      <w:r w:rsidRPr="000955E5">
        <w:rPr>
          <w:i/>
          <w:noProof/>
          <w:color w:val="000000"/>
          <w:sz w:val="23"/>
          <w:szCs w:val="23"/>
          <w:lang w:val="en-US"/>
        </w:rPr>
        <w:t xml:space="preserve">medical records. Asian Journal of Psychiatry, </w:t>
      </w:r>
      <w:r w:rsidR="00315831" w:rsidRPr="000955E5">
        <w:rPr>
          <w:noProof/>
          <w:color w:val="000000"/>
          <w:sz w:val="23"/>
          <w:szCs w:val="23"/>
          <w:lang w:val="en-US"/>
        </w:rPr>
        <w:t>32, 67-</w:t>
      </w:r>
      <w:r w:rsidRPr="000955E5">
        <w:rPr>
          <w:noProof/>
          <w:color w:val="000000"/>
          <w:sz w:val="23"/>
          <w:szCs w:val="23"/>
          <w:lang w:val="en-US"/>
        </w:rPr>
        <w:t>72</w:t>
      </w:r>
      <w:r w:rsidRPr="000955E5">
        <w:rPr>
          <w:noProof/>
          <w:color w:val="000000"/>
          <w:sz w:val="23"/>
          <w:szCs w:val="23"/>
          <w:u w:val="single"/>
          <w:lang w:val="en-US"/>
        </w:rPr>
        <w:t xml:space="preserve">. </w:t>
      </w:r>
      <w:hyperlink r:id="rId53" w:history="1">
        <w:r w:rsidRPr="000955E5">
          <w:rPr>
            <w:rStyle w:val="Hipervnculo"/>
            <w:noProof/>
            <w:sz w:val="23"/>
            <w:szCs w:val="23"/>
            <w:lang w:val="en-US"/>
          </w:rPr>
          <w:t>https://doi.org/10.1016/j.ajp.2017.11.017</w:t>
        </w:r>
      </w:hyperlink>
    </w:p>
    <w:p w14:paraId="299384C9"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Karyotaki, E., Cuijpers, P., Albor, Y., Alonso, J., Auerbach, R. P., Bantjes, J., Bruffaerts, R., Ebert, D. D., Hasking, P., Kiekens, G., Lee, S., McLafferty, M., Mak, A., Mortier, P., Sampson, N. A., Stein, D. J., Vilagut, G. &amp; Kessler, R. C. (2020). Sources of Stress and Their Associations with Mental Disorders Among College Students: Results of the World Health Organization World Mental Health Surveys International College Student Initiative. </w:t>
      </w:r>
      <w:r w:rsidRPr="000955E5">
        <w:rPr>
          <w:i/>
          <w:iCs/>
          <w:noProof/>
          <w:color w:val="000000"/>
          <w:sz w:val="23"/>
          <w:szCs w:val="23"/>
          <w:lang w:val="en-US"/>
        </w:rPr>
        <w:t>Frontiers</w:t>
      </w:r>
      <w:r w:rsidRPr="000955E5">
        <w:rPr>
          <w:noProof/>
          <w:color w:val="000000"/>
          <w:sz w:val="23"/>
          <w:szCs w:val="23"/>
          <w:lang w:val="en-US"/>
        </w:rPr>
        <w:t xml:space="preserve"> </w:t>
      </w:r>
      <w:r w:rsidRPr="000955E5">
        <w:rPr>
          <w:i/>
          <w:iCs/>
          <w:noProof/>
          <w:color w:val="000000"/>
          <w:sz w:val="23"/>
          <w:szCs w:val="23"/>
          <w:lang w:val="en-US"/>
        </w:rPr>
        <w:t>in</w:t>
      </w:r>
      <w:r w:rsidRPr="000955E5">
        <w:rPr>
          <w:noProof/>
          <w:color w:val="000000"/>
          <w:sz w:val="23"/>
          <w:szCs w:val="23"/>
          <w:lang w:val="en-US"/>
        </w:rPr>
        <w:t xml:space="preserve"> </w:t>
      </w:r>
      <w:r w:rsidRPr="000955E5">
        <w:rPr>
          <w:i/>
          <w:iCs/>
          <w:noProof/>
          <w:color w:val="000000"/>
          <w:sz w:val="23"/>
          <w:szCs w:val="23"/>
          <w:lang w:val="en-US"/>
        </w:rPr>
        <w:t>Psychology</w:t>
      </w:r>
      <w:r w:rsidRPr="000955E5">
        <w:rPr>
          <w:i/>
          <w:noProof/>
          <w:color w:val="000000"/>
          <w:sz w:val="23"/>
          <w:szCs w:val="23"/>
          <w:lang w:val="en-US"/>
        </w:rPr>
        <w:t>, 11</w:t>
      </w:r>
      <w:r w:rsidRPr="000955E5">
        <w:rPr>
          <w:noProof/>
          <w:color w:val="000000"/>
          <w:sz w:val="23"/>
          <w:szCs w:val="23"/>
          <w:lang w:val="en-US"/>
        </w:rPr>
        <w:t xml:space="preserve">(1759), 1-11. </w:t>
      </w:r>
      <w:hyperlink r:id="rId54" w:history="1">
        <w:r w:rsidRPr="000955E5">
          <w:rPr>
            <w:rStyle w:val="Hipervnculo"/>
            <w:noProof/>
            <w:sz w:val="23"/>
            <w:szCs w:val="23"/>
            <w:lang w:val="en-GB"/>
          </w:rPr>
          <w:t>https://doi.org/10.3389/fpsyg.2020.01759</w:t>
        </w:r>
      </w:hyperlink>
    </w:p>
    <w:p w14:paraId="1B59E2AC"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Keels, M., Durkee, M., &amp; Hope, E. (2017). The Psychological and Academic Costs of School-Based Racial and Ethnic Microaggressions. </w:t>
      </w:r>
      <w:r w:rsidRPr="000955E5">
        <w:rPr>
          <w:i/>
          <w:noProof/>
          <w:color w:val="000000"/>
          <w:sz w:val="23"/>
          <w:szCs w:val="23"/>
          <w:lang w:val="en-US"/>
        </w:rPr>
        <w:t>American Educational Research Journal, 54</w:t>
      </w:r>
      <w:r w:rsidRPr="000955E5">
        <w:rPr>
          <w:noProof/>
          <w:color w:val="000000"/>
          <w:sz w:val="23"/>
          <w:szCs w:val="23"/>
          <w:lang w:val="en-US"/>
        </w:rPr>
        <w:t xml:space="preserve">(6), 1316-1344. </w:t>
      </w:r>
      <w:hyperlink r:id="rId55" w:history="1">
        <w:r w:rsidRPr="000955E5">
          <w:rPr>
            <w:rStyle w:val="Hipervnculo"/>
            <w:noProof/>
            <w:sz w:val="23"/>
            <w:szCs w:val="23"/>
            <w:lang w:val="en-US"/>
          </w:rPr>
          <w:t>https://doi.org/ 10.3102/0002831217722120</w:t>
        </w:r>
      </w:hyperlink>
    </w:p>
    <w:p w14:paraId="6259972E" w14:textId="7523BA12"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Kronfol, Z., Khalifa, B., Khoury, B., Omar, O., Daouk, S., deWitt, J. P., ElAzab, N., &amp; Eisenberg, D. (2018). Selected psychiatric problems among college students in two Arab countries comparison with the USA. </w:t>
      </w:r>
      <w:r w:rsidRPr="000955E5">
        <w:rPr>
          <w:i/>
          <w:iCs/>
          <w:noProof/>
          <w:color w:val="000000"/>
          <w:sz w:val="23"/>
          <w:szCs w:val="23"/>
          <w:lang w:val="en-US"/>
        </w:rPr>
        <w:t>BMC Psychiatry</w:t>
      </w:r>
      <w:r w:rsidRPr="000955E5">
        <w:rPr>
          <w:i/>
          <w:noProof/>
          <w:color w:val="000000"/>
          <w:sz w:val="23"/>
          <w:szCs w:val="23"/>
          <w:lang w:val="en-US"/>
        </w:rPr>
        <w:t>, 18</w:t>
      </w:r>
      <w:r w:rsidR="00315831" w:rsidRPr="000955E5">
        <w:rPr>
          <w:noProof/>
          <w:color w:val="000000"/>
          <w:sz w:val="23"/>
          <w:szCs w:val="23"/>
          <w:lang w:val="en-US"/>
        </w:rPr>
        <w:t>(147), 1-</w:t>
      </w:r>
      <w:r w:rsidRPr="000955E5">
        <w:rPr>
          <w:noProof/>
          <w:color w:val="000000"/>
          <w:sz w:val="23"/>
          <w:szCs w:val="23"/>
          <w:lang w:val="en-US"/>
        </w:rPr>
        <w:t xml:space="preserve">9. </w:t>
      </w:r>
      <w:hyperlink r:id="rId56" w:history="1">
        <w:r w:rsidRPr="000955E5">
          <w:rPr>
            <w:rStyle w:val="Hipervnculo"/>
            <w:noProof/>
            <w:sz w:val="23"/>
            <w:szCs w:val="23"/>
            <w:lang w:val="en-US"/>
          </w:rPr>
          <w:t>https://doi.org/10.1186/s12888-018-1718-7</w:t>
        </w:r>
      </w:hyperlink>
    </w:p>
    <w:p w14:paraId="2209B07B"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Lipson, S. K., &amp; Eisenberg, D. (2018). Mental health and academic attitudes and expectations in university populations: results from the healthy minds study. </w:t>
      </w:r>
      <w:r w:rsidRPr="000955E5">
        <w:rPr>
          <w:i/>
          <w:iCs/>
          <w:noProof/>
          <w:color w:val="000000"/>
          <w:sz w:val="23"/>
          <w:szCs w:val="23"/>
          <w:lang w:val="en-US"/>
        </w:rPr>
        <w:t>Journal of Mental Health</w:t>
      </w:r>
      <w:r w:rsidRPr="000955E5">
        <w:rPr>
          <w:i/>
          <w:noProof/>
          <w:color w:val="000000"/>
          <w:sz w:val="23"/>
          <w:szCs w:val="23"/>
          <w:lang w:val="en-US"/>
        </w:rPr>
        <w:t>, 27</w:t>
      </w:r>
      <w:r w:rsidRPr="000955E5">
        <w:rPr>
          <w:noProof/>
          <w:color w:val="000000"/>
          <w:sz w:val="23"/>
          <w:szCs w:val="23"/>
          <w:lang w:val="en-US"/>
        </w:rPr>
        <w:t xml:space="preserve">(3), 205–213. </w:t>
      </w:r>
      <w:hyperlink r:id="rId57" w:history="1">
        <w:r w:rsidRPr="000955E5">
          <w:rPr>
            <w:rStyle w:val="Hipervnculo"/>
            <w:noProof/>
            <w:sz w:val="23"/>
            <w:szCs w:val="23"/>
            <w:lang w:val="en-US"/>
          </w:rPr>
          <w:t>https://doi.org/ 10.1080/09638237.2017.1417567</w:t>
        </w:r>
      </w:hyperlink>
    </w:p>
    <w:p w14:paraId="68C42052" w14:textId="454EEB18"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Mahroon, Z. A., Borgan, S. M., Kamel, C., Maddison, W., Royston, M., &amp; Donnellan, C. (2018). Factors Associated with Depression and Anxiety Symptoms Among Medical Students in Bahrain. </w:t>
      </w:r>
      <w:r w:rsidRPr="000955E5">
        <w:rPr>
          <w:i/>
          <w:iCs/>
          <w:noProof/>
          <w:color w:val="000000"/>
          <w:sz w:val="23"/>
          <w:szCs w:val="23"/>
          <w:lang w:val="en-US"/>
        </w:rPr>
        <w:t>Academic Psychiatry</w:t>
      </w:r>
      <w:r w:rsidRPr="000955E5">
        <w:rPr>
          <w:i/>
          <w:noProof/>
          <w:color w:val="000000"/>
          <w:sz w:val="23"/>
          <w:szCs w:val="23"/>
          <w:lang w:val="en-US"/>
        </w:rPr>
        <w:t>, 42</w:t>
      </w:r>
      <w:r w:rsidR="00315831" w:rsidRPr="000955E5">
        <w:rPr>
          <w:noProof/>
          <w:color w:val="000000"/>
          <w:sz w:val="23"/>
          <w:szCs w:val="23"/>
          <w:lang w:val="en-US"/>
        </w:rPr>
        <w:t>(1), 31-</w:t>
      </w:r>
      <w:r w:rsidRPr="000955E5">
        <w:rPr>
          <w:noProof/>
          <w:color w:val="000000"/>
          <w:sz w:val="23"/>
          <w:szCs w:val="23"/>
          <w:lang w:val="en-US"/>
        </w:rPr>
        <w:t xml:space="preserve">40. </w:t>
      </w:r>
      <w:hyperlink r:id="rId58" w:history="1">
        <w:r w:rsidRPr="000955E5">
          <w:rPr>
            <w:rStyle w:val="Hipervnculo"/>
            <w:noProof/>
            <w:sz w:val="23"/>
            <w:szCs w:val="23"/>
            <w:lang w:val="en-US"/>
          </w:rPr>
          <w:t>https://doi.org/10.1007/s40596-017-0733-1</w:t>
        </w:r>
      </w:hyperlink>
    </w:p>
    <w:p w14:paraId="4718C820" w14:textId="260C481E"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McLafferty, M., Lapsley, C. R., Ennis, E., Armour, C., Murphy, S., Bunting, B. P., Bjourson, A. J., Murray, E. K., &amp; O’Neill, S. M. (2017). Mental health, behavioural problems and treatment seeking among students commencing university in Northern Ireland. </w:t>
      </w:r>
      <w:r w:rsidRPr="000955E5">
        <w:rPr>
          <w:i/>
          <w:iCs/>
          <w:noProof/>
          <w:color w:val="000000"/>
          <w:sz w:val="23"/>
          <w:szCs w:val="23"/>
          <w:lang w:val="en-US"/>
        </w:rPr>
        <w:t>Plos One</w:t>
      </w:r>
      <w:r w:rsidR="00315831" w:rsidRPr="000955E5">
        <w:rPr>
          <w:i/>
          <w:noProof/>
          <w:color w:val="000000"/>
          <w:sz w:val="23"/>
          <w:szCs w:val="23"/>
          <w:lang w:val="en-US"/>
        </w:rPr>
        <w:t>, 12</w:t>
      </w:r>
      <w:r w:rsidR="00315831" w:rsidRPr="000955E5">
        <w:rPr>
          <w:noProof/>
          <w:color w:val="000000"/>
          <w:sz w:val="23"/>
          <w:szCs w:val="23"/>
          <w:lang w:val="en-US"/>
        </w:rPr>
        <w:t>(12), 1-</w:t>
      </w:r>
      <w:r w:rsidRPr="000955E5">
        <w:rPr>
          <w:noProof/>
          <w:color w:val="000000"/>
          <w:sz w:val="23"/>
          <w:szCs w:val="23"/>
          <w:lang w:val="en-US"/>
        </w:rPr>
        <w:t xml:space="preserve">14. </w:t>
      </w:r>
      <w:hyperlink r:id="rId59" w:history="1">
        <w:r w:rsidRPr="000955E5">
          <w:rPr>
            <w:rStyle w:val="Hipervnculo"/>
            <w:noProof/>
            <w:sz w:val="23"/>
            <w:szCs w:val="23"/>
            <w:lang w:val="en-US"/>
          </w:rPr>
          <w:t>https://doi.org/10.1371/journal.pone.0188785</w:t>
        </w:r>
      </w:hyperlink>
    </w:p>
    <w:p w14:paraId="1CC24167" w14:textId="592B0BA6"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u w:val="single"/>
          <w:lang w:val="en-US"/>
        </w:rPr>
        <w:lastRenderedPageBreak/>
        <w:t>M</w:t>
      </w:r>
      <w:r w:rsidRPr="000955E5">
        <w:rPr>
          <w:noProof/>
          <w:color w:val="000000"/>
          <w:sz w:val="23"/>
          <w:szCs w:val="23"/>
          <w:lang w:val="en-US"/>
        </w:rPr>
        <w:t xml:space="preserve">essman, J. B., &amp; Leslie, L. A. (2019). Transgender college students: Academic resilience and striving to cope in the face of marginalized health. </w:t>
      </w:r>
      <w:r w:rsidRPr="000955E5">
        <w:rPr>
          <w:i/>
          <w:iCs/>
          <w:noProof/>
          <w:color w:val="000000"/>
          <w:sz w:val="23"/>
          <w:szCs w:val="23"/>
          <w:lang w:val="en-US"/>
        </w:rPr>
        <w:t>Journal of American College Health</w:t>
      </w:r>
      <w:r w:rsidRPr="000955E5">
        <w:rPr>
          <w:i/>
          <w:noProof/>
          <w:color w:val="000000"/>
          <w:sz w:val="23"/>
          <w:szCs w:val="23"/>
          <w:lang w:val="en-US"/>
        </w:rPr>
        <w:t>, 67</w:t>
      </w:r>
      <w:r w:rsidRPr="000955E5">
        <w:rPr>
          <w:noProof/>
          <w:color w:val="000000"/>
          <w:sz w:val="23"/>
          <w:szCs w:val="23"/>
          <w:lang w:val="en-US"/>
        </w:rPr>
        <w:t>(</w:t>
      </w:r>
      <w:r w:rsidR="00315831" w:rsidRPr="000955E5">
        <w:rPr>
          <w:noProof/>
          <w:color w:val="000000"/>
          <w:sz w:val="23"/>
          <w:szCs w:val="23"/>
          <w:lang w:val="en-US"/>
        </w:rPr>
        <w:t>2), 161-</w:t>
      </w:r>
      <w:r w:rsidRPr="000955E5">
        <w:rPr>
          <w:noProof/>
          <w:color w:val="000000"/>
          <w:sz w:val="23"/>
          <w:szCs w:val="23"/>
          <w:lang w:val="en-US"/>
        </w:rPr>
        <w:t>173.</w:t>
      </w:r>
      <w:hyperlink r:id="rId60" w:history="1">
        <w:r w:rsidRPr="000955E5">
          <w:rPr>
            <w:rStyle w:val="Hipervnculo"/>
            <w:noProof/>
            <w:sz w:val="23"/>
            <w:szCs w:val="23"/>
            <w:lang w:val="en-US"/>
          </w:rPr>
          <w:t xml:space="preserve"> https://doi.org/10.1080/07448481.2018.1465060</w:t>
        </w:r>
      </w:hyperlink>
    </w:p>
    <w:p w14:paraId="6353D4B9" w14:textId="3964C7DC"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Mirhosseini, S., Bazghaleh, M., Basirinezhad, M. H., Abbasi, A., &amp; Ebrahimi, H. (2021). The relationship between depression and academic satisfaction in medical science students. </w:t>
      </w:r>
      <w:r w:rsidRPr="000955E5">
        <w:rPr>
          <w:i/>
          <w:iCs/>
          <w:noProof/>
          <w:color w:val="000000"/>
          <w:sz w:val="23"/>
          <w:szCs w:val="23"/>
          <w:lang w:val="en-US"/>
        </w:rPr>
        <w:t>Journal of Mental Health Training, Education and Practice</w:t>
      </w:r>
      <w:r w:rsidR="00315831" w:rsidRPr="000955E5">
        <w:rPr>
          <w:i/>
          <w:noProof/>
          <w:color w:val="000000"/>
          <w:sz w:val="23"/>
          <w:szCs w:val="23"/>
          <w:lang w:val="en-US"/>
        </w:rPr>
        <w:t>, 16</w:t>
      </w:r>
      <w:r w:rsidR="00315831" w:rsidRPr="000955E5">
        <w:rPr>
          <w:noProof/>
          <w:color w:val="000000"/>
          <w:sz w:val="23"/>
          <w:szCs w:val="23"/>
          <w:lang w:val="en-US"/>
        </w:rPr>
        <w:t>(2), 99-</w:t>
      </w:r>
      <w:r w:rsidRPr="000955E5">
        <w:rPr>
          <w:noProof/>
          <w:color w:val="000000"/>
          <w:sz w:val="23"/>
          <w:szCs w:val="23"/>
          <w:lang w:val="en-US"/>
        </w:rPr>
        <w:t xml:space="preserve">111. </w:t>
      </w:r>
      <w:hyperlink r:id="rId61" w:history="1">
        <w:r w:rsidRPr="000955E5">
          <w:rPr>
            <w:rStyle w:val="Hipervnculo"/>
            <w:noProof/>
            <w:sz w:val="23"/>
            <w:szCs w:val="23"/>
            <w:lang w:val="en-US"/>
          </w:rPr>
          <w:t>https://doi.org/10.1108/JMHTEP-03-2020-0017</w:t>
        </w:r>
      </w:hyperlink>
    </w:p>
    <w:p w14:paraId="2214A1EA" w14:textId="1FE7BBCC"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u w:val="single"/>
          <w:lang w:val="pt-BR"/>
        </w:rPr>
        <w:t>M</w:t>
      </w:r>
      <w:r w:rsidRPr="000955E5">
        <w:rPr>
          <w:noProof/>
          <w:color w:val="000000"/>
          <w:sz w:val="23"/>
          <w:szCs w:val="23"/>
          <w:lang w:val="pt-BR"/>
        </w:rPr>
        <w:t xml:space="preserve">oreira de Sousa, J., Moreira, C. A., &amp; Telles-Correia, D. (2018). </w:t>
      </w:r>
      <w:r w:rsidRPr="000955E5">
        <w:rPr>
          <w:noProof/>
          <w:color w:val="000000"/>
          <w:sz w:val="23"/>
          <w:szCs w:val="23"/>
          <w:lang w:val="en-US"/>
        </w:rPr>
        <w:t xml:space="preserve">Anxiety, Depression and Academic Performance A Study Amongst Portuguese Medical Students Versus Non-Medical Students. </w:t>
      </w:r>
      <w:r w:rsidRPr="000955E5">
        <w:rPr>
          <w:i/>
          <w:iCs/>
          <w:noProof/>
          <w:color w:val="000000"/>
          <w:sz w:val="23"/>
          <w:szCs w:val="23"/>
          <w:lang w:val="en-US"/>
        </w:rPr>
        <w:t>Acta Medica Portuguesa</w:t>
      </w:r>
      <w:r w:rsidRPr="000955E5">
        <w:rPr>
          <w:i/>
          <w:noProof/>
          <w:color w:val="000000"/>
          <w:sz w:val="23"/>
          <w:szCs w:val="23"/>
          <w:lang w:val="en-US"/>
        </w:rPr>
        <w:t>, 31</w:t>
      </w:r>
      <w:r w:rsidR="00315831" w:rsidRPr="000955E5">
        <w:rPr>
          <w:noProof/>
          <w:color w:val="000000"/>
          <w:sz w:val="23"/>
          <w:szCs w:val="23"/>
          <w:lang w:val="en-US"/>
        </w:rPr>
        <w:t>(9), 454-</w:t>
      </w:r>
      <w:r w:rsidRPr="000955E5">
        <w:rPr>
          <w:noProof/>
          <w:color w:val="000000"/>
          <w:sz w:val="23"/>
          <w:szCs w:val="23"/>
          <w:lang w:val="en-US"/>
        </w:rPr>
        <w:t xml:space="preserve">462. </w:t>
      </w:r>
      <w:hyperlink r:id="rId62" w:history="1">
        <w:r w:rsidRPr="000955E5">
          <w:rPr>
            <w:rStyle w:val="Hipervnculo"/>
            <w:noProof/>
            <w:sz w:val="23"/>
            <w:szCs w:val="23"/>
            <w:lang w:val="en-US"/>
          </w:rPr>
          <w:t>https://doi.org/10.20344/amp.9996</w:t>
        </w:r>
      </w:hyperlink>
    </w:p>
    <w:p w14:paraId="0C944648" w14:textId="595D05EB"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Mortier, P., Cuijpers, P., Kiekens, G., Auerbach, R. P., Demyttenaere, K., Green, J. G., Kessler, R. C., Nock, M. K., &amp; Bruffaerts, R. (2018). The prevalence of suicidal thoughts and behaviours among college students: A meta-analysis. </w:t>
      </w:r>
      <w:r w:rsidRPr="000955E5">
        <w:rPr>
          <w:i/>
          <w:iCs/>
          <w:noProof/>
          <w:color w:val="000000"/>
          <w:sz w:val="23"/>
          <w:szCs w:val="23"/>
          <w:lang w:val="en-US"/>
        </w:rPr>
        <w:t>Psychological Medicine</w:t>
      </w:r>
      <w:r w:rsidRPr="000955E5">
        <w:rPr>
          <w:i/>
          <w:noProof/>
          <w:color w:val="000000"/>
          <w:sz w:val="23"/>
          <w:szCs w:val="23"/>
          <w:lang w:val="en-US"/>
        </w:rPr>
        <w:t>, 48</w:t>
      </w:r>
      <w:r w:rsidR="00315831" w:rsidRPr="000955E5">
        <w:rPr>
          <w:noProof/>
          <w:color w:val="000000"/>
          <w:sz w:val="23"/>
          <w:szCs w:val="23"/>
          <w:lang w:val="en-US"/>
        </w:rPr>
        <w:t>(4), 554-</w:t>
      </w:r>
      <w:r w:rsidRPr="000955E5">
        <w:rPr>
          <w:noProof/>
          <w:color w:val="000000"/>
          <w:sz w:val="23"/>
          <w:szCs w:val="23"/>
          <w:lang w:val="en-US"/>
        </w:rPr>
        <w:t xml:space="preserve">565. </w:t>
      </w:r>
      <w:hyperlink r:id="rId63" w:history="1">
        <w:r w:rsidRPr="000955E5">
          <w:rPr>
            <w:rStyle w:val="Hipervnculo"/>
            <w:noProof/>
            <w:sz w:val="23"/>
            <w:szCs w:val="23"/>
            <w:lang w:val="en-US"/>
          </w:rPr>
          <w:t>https://doi.org/10.1017/S0033291717002215</w:t>
        </w:r>
      </w:hyperlink>
    </w:p>
    <w:p w14:paraId="2F58FB71" w14:textId="7D06F3EE"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 xml:space="preserve">Moutinho, I. L. D., Lucchetti, A. L. G., Ezequiel, O. S., &amp; Lucchetti, G. (2019). Mental Health and Quality of Life of Brazilian Medical Students: Incidence, Prevalence, and Associated Factors Within Two Years of Follow-up. </w:t>
      </w:r>
      <w:r w:rsidRPr="000955E5">
        <w:rPr>
          <w:i/>
          <w:iCs/>
          <w:noProof/>
          <w:color w:val="000000"/>
          <w:sz w:val="23"/>
          <w:szCs w:val="23"/>
          <w:lang w:val="en-US"/>
        </w:rPr>
        <w:t>Psychiatry Research</w:t>
      </w:r>
      <w:r w:rsidR="00DF33C7" w:rsidRPr="000955E5">
        <w:rPr>
          <w:noProof/>
          <w:color w:val="000000"/>
          <w:sz w:val="23"/>
          <w:szCs w:val="23"/>
          <w:lang w:val="en-US"/>
        </w:rPr>
        <w:t>, 274, 306-</w:t>
      </w:r>
      <w:r w:rsidRPr="000955E5">
        <w:rPr>
          <w:noProof/>
          <w:color w:val="000000"/>
          <w:sz w:val="23"/>
          <w:szCs w:val="23"/>
          <w:lang w:val="en-US"/>
        </w:rPr>
        <w:t xml:space="preserve">312. </w:t>
      </w:r>
      <w:hyperlink r:id="rId64" w:history="1">
        <w:r w:rsidRPr="000955E5">
          <w:rPr>
            <w:rStyle w:val="Hipervnculo"/>
            <w:noProof/>
            <w:sz w:val="23"/>
            <w:szCs w:val="23"/>
            <w:lang w:val="en-US"/>
          </w:rPr>
          <w:t xml:space="preserve"> https://doi.org/10.1016/j.psychres.2019.02.041</w:t>
        </w:r>
      </w:hyperlink>
    </w:p>
    <w:p w14:paraId="03B2FC3D" w14:textId="2EA137FB"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Moy, F. M., &amp; Ng, Y. H. (2021). Perception towards E-learning and COVID-19 on the mental health status of university students in Malaysia. </w:t>
      </w:r>
      <w:r w:rsidRPr="000955E5">
        <w:rPr>
          <w:i/>
          <w:iCs/>
          <w:noProof/>
          <w:color w:val="000000"/>
          <w:sz w:val="23"/>
          <w:szCs w:val="23"/>
          <w:lang w:val="en-US"/>
        </w:rPr>
        <w:t>Science Progress</w:t>
      </w:r>
      <w:r w:rsidR="00DF33C7" w:rsidRPr="000955E5">
        <w:rPr>
          <w:i/>
          <w:noProof/>
          <w:color w:val="000000"/>
          <w:sz w:val="23"/>
          <w:szCs w:val="23"/>
          <w:lang w:val="en-US"/>
        </w:rPr>
        <w:t>, 104</w:t>
      </w:r>
      <w:r w:rsidR="00DF33C7" w:rsidRPr="000955E5">
        <w:rPr>
          <w:noProof/>
          <w:color w:val="000000"/>
          <w:sz w:val="23"/>
          <w:szCs w:val="23"/>
          <w:lang w:val="en-US"/>
        </w:rPr>
        <w:t>(3), 1-</w:t>
      </w:r>
      <w:r w:rsidRPr="000955E5">
        <w:rPr>
          <w:noProof/>
          <w:color w:val="000000"/>
          <w:sz w:val="23"/>
          <w:szCs w:val="23"/>
          <w:lang w:val="en-US"/>
        </w:rPr>
        <w:t>18.</w:t>
      </w:r>
    </w:p>
    <w:p w14:paraId="04837001"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Okoro, C., Owojori, O. M., &amp; Umeokafor, N. (2022). The Developmental Trajectory of a Decade of Research on Mental Health and Well-Being amongst Graduate Students: A Bibliometric Analysis. </w:t>
      </w:r>
      <w:r w:rsidRPr="000955E5">
        <w:rPr>
          <w:i/>
          <w:iCs/>
          <w:noProof/>
          <w:color w:val="000000"/>
          <w:sz w:val="23"/>
          <w:szCs w:val="23"/>
          <w:lang w:val="en-US"/>
        </w:rPr>
        <w:t>International Journal of Environmental Research and Public Health</w:t>
      </w:r>
      <w:r w:rsidRPr="000955E5">
        <w:rPr>
          <w:i/>
          <w:noProof/>
          <w:color w:val="000000"/>
          <w:sz w:val="23"/>
          <w:szCs w:val="23"/>
          <w:lang w:val="en-US"/>
        </w:rPr>
        <w:t>, 19</w:t>
      </w:r>
      <w:r w:rsidRPr="000955E5">
        <w:rPr>
          <w:noProof/>
          <w:color w:val="000000"/>
          <w:sz w:val="23"/>
          <w:szCs w:val="23"/>
          <w:lang w:val="en-US"/>
        </w:rPr>
        <w:t>(4929). </w:t>
      </w:r>
      <w:hyperlink r:id="rId65" w:history="1">
        <w:r w:rsidRPr="000955E5">
          <w:rPr>
            <w:rStyle w:val="Hipervnculo"/>
            <w:noProof/>
            <w:sz w:val="23"/>
            <w:szCs w:val="23"/>
            <w:lang w:val="en-US"/>
          </w:rPr>
          <w:t>https://doi.org/10.3390/ijerph19094929</w:t>
        </w:r>
      </w:hyperlink>
    </w:p>
    <w:p w14:paraId="416C808C" w14:textId="7F299486"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Ouzzani, M., Hammady, H., Fedorowicz, Z., &amp; Elmagarmid, A. (2016). </w:t>
      </w:r>
      <w:r w:rsidR="00DF33C7" w:rsidRPr="000955E5">
        <w:rPr>
          <w:noProof/>
          <w:color w:val="000000"/>
          <w:sz w:val="23"/>
          <w:szCs w:val="23"/>
          <w:lang w:val="en-US"/>
        </w:rPr>
        <w:t xml:space="preserve">Rayyan — A Web and Mobile App For Systematic Reviews. </w:t>
      </w:r>
      <w:r w:rsidRPr="000955E5">
        <w:rPr>
          <w:i/>
          <w:iCs/>
          <w:noProof/>
          <w:color w:val="000000"/>
          <w:sz w:val="23"/>
          <w:szCs w:val="23"/>
          <w:lang w:val="en-US"/>
        </w:rPr>
        <w:t>Systematic Reviews</w:t>
      </w:r>
      <w:r w:rsidRPr="000955E5">
        <w:rPr>
          <w:i/>
          <w:noProof/>
          <w:color w:val="000000"/>
          <w:sz w:val="23"/>
          <w:szCs w:val="23"/>
          <w:lang w:val="en-US"/>
        </w:rPr>
        <w:t>, 5</w:t>
      </w:r>
      <w:r w:rsidRPr="000955E5">
        <w:rPr>
          <w:noProof/>
          <w:color w:val="000000"/>
          <w:sz w:val="23"/>
          <w:szCs w:val="23"/>
          <w:lang w:val="en-US"/>
        </w:rPr>
        <w:t xml:space="preserve">(210). </w:t>
      </w:r>
      <w:hyperlink r:id="rId66" w:history="1">
        <w:r w:rsidRPr="000955E5">
          <w:rPr>
            <w:rStyle w:val="Hipervnculo"/>
            <w:noProof/>
            <w:sz w:val="23"/>
            <w:szCs w:val="23"/>
            <w:lang w:val="en-US"/>
          </w:rPr>
          <w:t>https://doi.org/10.1186/s13643-016-0384-4</w:t>
        </w:r>
      </w:hyperlink>
      <w:r w:rsidRPr="000955E5">
        <w:rPr>
          <w:noProof/>
          <w:color w:val="000000"/>
          <w:sz w:val="23"/>
          <w:szCs w:val="23"/>
          <w:lang w:val="en-US"/>
        </w:rPr>
        <w:t xml:space="preserve"> </w:t>
      </w:r>
    </w:p>
    <w:p w14:paraId="7A8C5ECF"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Page, M. J., McKenzie, J. E., Bossuyt, P. M, Boutron I., Hoffmann, T. C., Mulrow, C. D., et al. (2021). The PRISMA 2020 statement: an updated guideline for reporting systematic reviews. </w:t>
      </w:r>
      <w:r w:rsidRPr="000955E5">
        <w:rPr>
          <w:i/>
          <w:iCs/>
          <w:noProof/>
          <w:color w:val="000000"/>
          <w:sz w:val="23"/>
          <w:szCs w:val="23"/>
          <w:lang w:val="en-US"/>
        </w:rPr>
        <w:t>BMJ</w:t>
      </w:r>
      <w:r w:rsidRPr="000955E5">
        <w:rPr>
          <w:i/>
          <w:noProof/>
          <w:color w:val="000000"/>
          <w:sz w:val="23"/>
          <w:szCs w:val="23"/>
          <w:lang w:val="en-US"/>
        </w:rPr>
        <w:t>, 372</w:t>
      </w:r>
      <w:r w:rsidRPr="000955E5">
        <w:rPr>
          <w:noProof/>
          <w:color w:val="000000"/>
          <w:sz w:val="23"/>
          <w:szCs w:val="23"/>
          <w:lang w:val="en-US"/>
        </w:rPr>
        <w:t xml:space="preserve">(71). </w:t>
      </w:r>
      <w:hyperlink r:id="rId67" w:history="1">
        <w:r w:rsidRPr="000955E5">
          <w:rPr>
            <w:rStyle w:val="Hipervnculo"/>
            <w:noProof/>
            <w:sz w:val="23"/>
            <w:szCs w:val="23"/>
            <w:lang w:val="en-GB"/>
          </w:rPr>
          <w:t>https://doi.org/10.1136/bmj.n71</w:t>
        </w:r>
        <w:r w:rsidRPr="000955E5">
          <w:rPr>
            <w:rStyle w:val="Hipervnculo"/>
            <w:noProof/>
            <w:sz w:val="23"/>
            <w:szCs w:val="23"/>
            <w:lang w:val="en-US"/>
          </w:rPr>
          <w:t xml:space="preserve"> 10.1136/bmj.n7</w:t>
        </w:r>
      </w:hyperlink>
      <w:r w:rsidRPr="000955E5">
        <w:rPr>
          <w:noProof/>
          <w:color w:val="000000"/>
          <w:sz w:val="23"/>
          <w:szCs w:val="23"/>
          <w:lang w:val="en-US"/>
        </w:rPr>
        <w:t xml:space="preserve"> </w:t>
      </w:r>
    </w:p>
    <w:p w14:paraId="761E373D" w14:textId="5305847F"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Pillay, A. L., Thwala, J. D., &amp; Pillay, I. (2020). Depressive symptoms in first year students at a rural South African University. </w:t>
      </w:r>
      <w:r w:rsidRPr="000955E5">
        <w:rPr>
          <w:i/>
          <w:iCs/>
          <w:noProof/>
          <w:color w:val="000000"/>
          <w:sz w:val="23"/>
          <w:szCs w:val="23"/>
          <w:lang w:val="en-US"/>
        </w:rPr>
        <w:t>Journal of Affective Disorders</w:t>
      </w:r>
      <w:r w:rsidR="00DF33C7" w:rsidRPr="000955E5">
        <w:rPr>
          <w:noProof/>
          <w:color w:val="000000"/>
          <w:sz w:val="23"/>
          <w:szCs w:val="23"/>
          <w:lang w:val="en-US"/>
        </w:rPr>
        <w:t>, 265, 579-</w:t>
      </w:r>
      <w:r w:rsidRPr="000955E5">
        <w:rPr>
          <w:noProof/>
          <w:color w:val="000000"/>
          <w:sz w:val="23"/>
          <w:szCs w:val="23"/>
          <w:lang w:val="en-US"/>
        </w:rPr>
        <w:t xml:space="preserve">582. </w:t>
      </w:r>
      <w:hyperlink r:id="rId68" w:history="1">
        <w:r w:rsidRPr="000955E5">
          <w:rPr>
            <w:rStyle w:val="Hipervnculo"/>
            <w:noProof/>
            <w:sz w:val="23"/>
            <w:szCs w:val="23"/>
            <w:lang w:val="en-US"/>
          </w:rPr>
          <w:t>https://doi.org/10.1016/j.jad.2019.11.094</w:t>
        </w:r>
      </w:hyperlink>
    </w:p>
    <w:p w14:paraId="003A0BBC"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pt-BR"/>
        </w:rPr>
      </w:pPr>
      <w:r w:rsidRPr="000955E5">
        <w:rPr>
          <w:noProof/>
          <w:color w:val="000000"/>
          <w:sz w:val="23"/>
          <w:szCs w:val="23"/>
          <w:lang w:val="en-US"/>
        </w:rPr>
        <w:t xml:space="preserve">Queiroz, D. M., &amp; Santos, C. M. (2016). </w:t>
      </w:r>
      <w:r w:rsidRPr="000955E5">
        <w:rPr>
          <w:noProof/>
          <w:color w:val="000000"/>
          <w:sz w:val="23"/>
          <w:szCs w:val="23"/>
          <w:lang w:val="pt-BR"/>
        </w:rPr>
        <w:t xml:space="preserve">As mulheres negras brasileiras e o acesso à educação </w:t>
      </w:r>
      <w:r w:rsidRPr="000955E5">
        <w:rPr>
          <w:noProof/>
          <w:color w:val="000000"/>
          <w:sz w:val="23"/>
          <w:szCs w:val="23"/>
          <w:lang w:val="pt-BR"/>
        </w:rPr>
        <w:lastRenderedPageBreak/>
        <w:t xml:space="preserve">superior. </w:t>
      </w:r>
      <w:r w:rsidRPr="000955E5">
        <w:rPr>
          <w:i/>
          <w:iCs/>
          <w:noProof/>
          <w:color w:val="000000"/>
          <w:sz w:val="23"/>
          <w:szCs w:val="23"/>
          <w:lang w:val="pt-BR"/>
        </w:rPr>
        <w:t>Revista da FAEEBA-Educação e Contemporaneidade</w:t>
      </w:r>
      <w:r w:rsidRPr="000955E5">
        <w:rPr>
          <w:i/>
          <w:noProof/>
          <w:color w:val="000000"/>
          <w:sz w:val="23"/>
          <w:szCs w:val="23"/>
          <w:lang w:val="pt-BR"/>
        </w:rPr>
        <w:t>, 25</w:t>
      </w:r>
      <w:r w:rsidRPr="000955E5">
        <w:rPr>
          <w:noProof/>
          <w:color w:val="000000"/>
          <w:sz w:val="23"/>
          <w:szCs w:val="23"/>
          <w:lang w:val="pt-BR"/>
        </w:rPr>
        <w:t>(45). 71-87</w:t>
      </w:r>
    </w:p>
    <w:p w14:paraId="4DE0E66A" w14:textId="72BE46C1"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pt-BR"/>
        </w:rPr>
        <w:t xml:space="preserve">Rentería, R., Benjet, C., Gutiérrez-García, R. A., Abrego-Ramírez, A., Albor, Y. Borges, G. et al. </w:t>
      </w:r>
      <w:r w:rsidRPr="000955E5">
        <w:rPr>
          <w:noProof/>
          <w:color w:val="000000"/>
          <w:sz w:val="23"/>
          <w:szCs w:val="23"/>
          <w:lang w:val="en-US"/>
        </w:rPr>
        <w:t>(2021). Prevalence of 12-month mental and substance use disorders in sexual minority college students in Mexico. </w:t>
      </w:r>
      <w:r w:rsidR="00DF33C7" w:rsidRPr="000955E5">
        <w:rPr>
          <w:i/>
          <w:noProof/>
          <w:color w:val="000000"/>
          <w:sz w:val="23"/>
          <w:szCs w:val="23"/>
          <w:lang w:val="en-US"/>
        </w:rPr>
        <w:t>Social Psychiatry and Psychiatric Epidemiology,</w:t>
      </w:r>
      <w:r w:rsidR="00DF33C7" w:rsidRPr="000955E5">
        <w:rPr>
          <w:noProof/>
          <w:color w:val="000000"/>
          <w:sz w:val="23"/>
          <w:szCs w:val="23"/>
          <w:lang w:val="en-US"/>
        </w:rPr>
        <w:t xml:space="preserve">  </w:t>
      </w:r>
      <w:r w:rsidRPr="000955E5">
        <w:rPr>
          <w:noProof/>
          <w:color w:val="000000"/>
          <w:sz w:val="23"/>
          <w:szCs w:val="23"/>
          <w:lang w:val="en-US"/>
        </w:rPr>
        <w:t>56, 247-257. </w:t>
      </w:r>
      <w:hyperlink r:id="rId69" w:history="1">
        <w:r w:rsidRPr="000955E5">
          <w:rPr>
            <w:rStyle w:val="Hipervnculo"/>
            <w:noProof/>
            <w:sz w:val="23"/>
            <w:szCs w:val="23"/>
            <w:lang w:val="en-US"/>
          </w:rPr>
          <w:t>https://doi.org/10.1007/s00127-020-01943-4</w:t>
        </w:r>
      </w:hyperlink>
    </w:p>
    <w:p w14:paraId="47F45669" w14:textId="7319D429"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Sa, J., Choe, S., Cho, B. Y., Chaput, J. P., Lee, J., &amp; Hwang, S. (2020). Sex and racial/ethnic differences in suicidal consideration and suicide attempts among US college students, 2011-2015. </w:t>
      </w:r>
      <w:r w:rsidRPr="000955E5">
        <w:rPr>
          <w:i/>
          <w:iCs/>
          <w:noProof/>
          <w:color w:val="000000"/>
          <w:sz w:val="23"/>
          <w:szCs w:val="23"/>
          <w:lang w:val="en-US"/>
        </w:rPr>
        <w:t>American Journal of Health Behavior</w:t>
      </w:r>
      <w:r w:rsidRPr="000955E5">
        <w:rPr>
          <w:i/>
          <w:noProof/>
          <w:color w:val="000000"/>
          <w:sz w:val="23"/>
          <w:szCs w:val="23"/>
          <w:lang w:val="en-US"/>
        </w:rPr>
        <w:t>, 44</w:t>
      </w:r>
      <w:r w:rsidR="00DF33C7" w:rsidRPr="000955E5">
        <w:rPr>
          <w:noProof/>
          <w:color w:val="000000"/>
          <w:sz w:val="23"/>
          <w:szCs w:val="23"/>
          <w:lang w:val="en-US"/>
        </w:rPr>
        <w:t>(2), 214-</w:t>
      </w:r>
      <w:r w:rsidRPr="000955E5">
        <w:rPr>
          <w:noProof/>
          <w:color w:val="000000"/>
          <w:sz w:val="23"/>
          <w:szCs w:val="23"/>
          <w:lang w:val="en-US"/>
        </w:rPr>
        <w:t xml:space="preserve">231. </w:t>
      </w:r>
      <w:hyperlink r:id="rId70" w:history="1">
        <w:r w:rsidRPr="000955E5">
          <w:rPr>
            <w:rStyle w:val="Hipervnculo"/>
            <w:noProof/>
            <w:sz w:val="23"/>
            <w:szCs w:val="23"/>
            <w:lang w:val="en-US"/>
          </w:rPr>
          <w:t>https://doi.org/10.5993/AJHB.44.2.9</w:t>
        </w:r>
      </w:hyperlink>
    </w:p>
    <w:p w14:paraId="03A3E393" w14:textId="597BAB72"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en-US"/>
        </w:rPr>
        <w:t>Salami, T., Lawson, E., &amp; Metzger, I. W. (2021). The impact of microaggressions on Black college students’ worry about their future employment: The moderating role of social support and academic achievement. </w:t>
      </w:r>
      <w:r w:rsidRPr="000955E5">
        <w:rPr>
          <w:i/>
          <w:iCs/>
          <w:noProof/>
          <w:color w:val="000000"/>
          <w:sz w:val="23"/>
          <w:szCs w:val="23"/>
          <w:lang w:val="en-US"/>
        </w:rPr>
        <w:t>Cultural Diversity and Ethnic Minority Psychology, 27</w:t>
      </w:r>
      <w:r w:rsidR="00DF33C7" w:rsidRPr="000955E5">
        <w:rPr>
          <w:noProof/>
          <w:color w:val="000000"/>
          <w:sz w:val="23"/>
          <w:szCs w:val="23"/>
          <w:lang w:val="en-US"/>
        </w:rPr>
        <w:t>(2), 245-</w:t>
      </w:r>
      <w:r w:rsidRPr="000955E5">
        <w:rPr>
          <w:noProof/>
          <w:color w:val="000000"/>
          <w:sz w:val="23"/>
          <w:szCs w:val="23"/>
          <w:lang w:val="en-US"/>
        </w:rPr>
        <w:t>255. </w:t>
      </w:r>
      <w:hyperlink r:id="rId71" w:history="1">
        <w:r w:rsidRPr="000955E5">
          <w:rPr>
            <w:rStyle w:val="Hipervnculo"/>
            <w:noProof/>
            <w:sz w:val="23"/>
            <w:szCs w:val="23"/>
            <w:lang w:val="en-US"/>
          </w:rPr>
          <w:t>https://doi.org/10.1037/cdp0000340</w:t>
        </w:r>
      </w:hyperlink>
    </w:p>
    <w:p w14:paraId="415E2152" w14:textId="37B5F42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Serpas, D. G. (2021). Everyday Discrimination and Mental Health Symptoms among Hispanic and Non-Hispanic Students of Color Attending a Hispanic Serving Institution. </w:t>
      </w:r>
      <w:r w:rsidRPr="000955E5">
        <w:rPr>
          <w:i/>
          <w:iCs/>
          <w:noProof/>
          <w:color w:val="000000"/>
          <w:sz w:val="23"/>
          <w:szCs w:val="23"/>
          <w:lang w:val="en-US"/>
        </w:rPr>
        <w:t>Health Equity</w:t>
      </w:r>
      <w:r w:rsidR="00DF33C7" w:rsidRPr="000955E5">
        <w:rPr>
          <w:i/>
          <w:noProof/>
          <w:color w:val="000000"/>
          <w:sz w:val="23"/>
          <w:szCs w:val="23"/>
          <w:lang w:val="en-US"/>
        </w:rPr>
        <w:t>, 5</w:t>
      </w:r>
      <w:r w:rsidR="00DF33C7" w:rsidRPr="000955E5">
        <w:rPr>
          <w:noProof/>
          <w:color w:val="000000"/>
          <w:sz w:val="23"/>
          <w:szCs w:val="23"/>
          <w:lang w:val="en-US"/>
        </w:rPr>
        <w:t>(1), 316-</w:t>
      </w:r>
      <w:r w:rsidRPr="000955E5">
        <w:rPr>
          <w:noProof/>
          <w:color w:val="000000"/>
          <w:sz w:val="23"/>
          <w:szCs w:val="23"/>
          <w:lang w:val="en-US"/>
        </w:rPr>
        <w:t xml:space="preserve">323. </w:t>
      </w:r>
      <w:hyperlink r:id="rId72" w:history="1">
        <w:r w:rsidRPr="000955E5">
          <w:rPr>
            <w:rStyle w:val="Hipervnculo"/>
            <w:noProof/>
            <w:sz w:val="23"/>
            <w:szCs w:val="23"/>
            <w:lang w:val="en-US"/>
          </w:rPr>
          <w:t>https://doi.org/10.1089/heq.2020.0095</w:t>
        </w:r>
      </w:hyperlink>
    </w:p>
    <w:p w14:paraId="533112FE"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Sheldon, E., Simmonds-Buckley, M., Bone, C., Mascarenhas, T., Chan, N., Wincott, M., et al. (2021). </w:t>
      </w:r>
      <w:r w:rsidRPr="000955E5">
        <w:rPr>
          <w:iCs/>
          <w:noProof/>
          <w:color w:val="000000"/>
          <w:sz w:val="23"/>
          <w:szCs w:val="23"/>
          <w:lang w:val="en-US"/>
        </w:rPr>
        <w:t>Prevalence and risk factors for mental health problems in university undergraduate students: a systematic review with meta-analysis.</w:t>
      </w:r>
      <w:r w:rsidRPr="000955E5">
        <w:rPr>
          <w:i/>
          <w:iCs/>
          <w:noProof/>
          <w:color w:val="000000"/>
          <w:sz w:val="23"/>
          <w:szCs w:val="23"/>
          <w:lang w:val="en-US"/>
        </w:rPr>
        <w:t xml:space="preserve"> Journal of Affective Disorders, 287, 282-292. ISSN 0165-0327. </w:t>
      </w:r>
      <w:hyperlink r:id="rId73" w:history="1">
        <w:r w:rsidRPr="000955E5">
          <w:rPr>
            <w:rStyle w:val="Hipervnculo"/>
            <w:noProof/>
            <w:sz w:val="23"/>
            <w:szCs w:val="23"/>
            <w:lang w:val="en-US"/>
          </w:rPr>
          <w:t>https://doi.org/10.1016/j.jad.2021.03.054</w:t>
        </w:r>
      </w:hyperlink>
    </w:p>
    <w:p w14:paraId="1CB269B3" w14:textId="32F71BAD"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u w:val="single"/>
          <w:lang w:val="en-US"/>
        </w:rPr>
      </w:pPr>
      <w:r w:rsidRPr="000955E5">
        <w:rPr>
          <w:noProof/>
          <w:color w:val="000000"/>
          <w:sz w:val="23"/>
          <w:szCs w:val="23"/>
          <w:lang w:val="pt-BR"/>
        </w:rPr>
        <w:t xml:space="preserve">Silva, V., Costa, P., Pereira, I., Faria, R., Salgueira, A. P., Costa, M. J., Sousa, N., Cerqueira, J. J., &amp; Morgado, P. (2017). </w:t>
      </w:r>
      <w:r w:rsidRPr="000955E5">
        <w:rPr>
          <w:noProof/>
          <w:color w:val="000000"/>
          <w:sz w:val="23"/>
          <w:szCs w:val="23"/>
          <w:lang w:val="en-US"/>
        </w:rPr>
        <w:t xml:space="preserve">Depression in medical students: insights from a longitudinal study. </w:t>
      </w:r>
      <w:r w:rsidRPr="000955E5">
        <w:rPr>
          <w:i/>
          <w:iCs/>
          <w:noProof/>
          <w:color w:val="000000"/>
          <w:sz w:val="23"/>
          <w:szCs w:val="23"/>
          <w:lang w:val="en-US"/>
        </w:rPr>
        <w:t>BMC Medical Education</w:t>
      </w:r>
      <w:r w:rsidRPr="000955E5">
        <w:rPr>
          <w:i/>
          <w:noProof/>
          <w:color w:val="000000"/>
          <w:sz w:val="23"/>
          <w:szCs w:val="23"/>
          <w:lang w:val="en-US"/>
        </w:rPr>
        <w:t>, 17</w:t>
      </w:r>
      <w:r w:rsidR="00DF33C7" w:rsidRPr="000955E5">
        <w:rPr>
          <w:noProof/>
          <w:color w:val="000000"/>
          <w:sz w:val="23"/>
          <w:szCs w:val="23"/>
          <w:lang w:val="en-US"/>
        </w:rPr>
        <w:t>(184), 1-</w:t>
      </w:r>
      <w:r w:rsidRPr="000955E5">
        <w:rPr>
          <w:noProof/>
          <w:color w:val="000000"/>
          <w:sz w:val="23"/>
          <w:szCs w:val="23"/>
          <w:lang w:val="en-US"/>
        </w:rPr>
        <w:t>9.</w:t>
      </w:r>
      <w:r w:rsidRPr="000955E5">
        <w:rPr>
          <w:noProof/>
          <w:color w:val="000000"/>
          <w:sz w:val="23"/>
          <w:szCs w:val="23"/>
          <w:u w:val="single"/>
          <w:lang w:val="en-US"/>
        </w:rPr>
        <w:t xml:space="preserve"> </w:t>
      </w:r>
      <w:hyperlink r:id="rId74" w:history="1">
        <w:r w:rsidRPr="000955E5">
          <w:rPr>
            <w:rStyle w:val="Hipervnculo"/>
            <w:noProof/>
            <w:sz w:val="23"/>
            <w:szCs w:val="23"/>
            <w:lang w:val="en-US"/>
          </w:rPr>
          <w:t>https://doi.org/10.1186/s12909-017-1006-0</w:t>
        </w:r>
      </w:hyperlink>
      <w:r w:rsidRPr="000955E5">
        <w:rPr>
          <w:noProof/>
          <w:color w:val="000000"/>
          <w:sz w:val="23"/>
          <w:szCs w:val="23"/>
          <w:u w:val="single"/>
          <w:lang w:val="en-US"/>
        </w:rPr>
        <w:t xml:space="preserve"> </w:t>
      </w:r>
    </w:p>
    <w:p w14:paraId="038DC030" w14:textId="547ED340"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Song, Y. Q., Liu, Z. R., Chen, H. G., Guo, Q., &amp; Huang, Y. Q. (2020). Incidence and Risk Factors of Depressive Symptoms in Chinese College Students. </w:t>
      </w:r>
      <w:r w:rsidRPr="000955E5">
        <w:rPr>
          <w:i/>
          <w:iCs/>
          <w:noProof/>
          <w:color w:val="000000"/>
          <w:sz w:val="23"/>
          <w:szCs w:val="23"/>
          <w:lang w:val="en-US"/>
        </w:rPr>
        <w:t>Neuropsychiatric Disease and Treatment</w:t>
      </w:r>
      <w:r w:rsidR="00DF33C7" w:rsidRPr="000955E5">
        <w:rPr>
          <w:i/>
          <w:noProof/>
          <w:color w:val="000000"/>
          <w:sz w:val="23"/>
          <w:szCs w:val="23"/>
          <w:lang w:val="en-US"/>
        </w:rPr>
        <w:t>, 16</w:t>
      </w:r>
      <w:r w:rsidR="00DF33C7" w:rsidRPr="000955E5">
        <w:rPr>
          <w:noProof/>
          <w:color w:val="000000"/>
          <w:sz w:val="23"/>
          <w:szCs w:val="23"/>
          <w:lang w:val="en-US"/>
        </w:rPr>
        <w:t>(0), 2449-</w:t>
      </w:r>
      <w:r w:rsidRPr="000955E5">
        <w:rPr>
          <w:noProof/>
          <w:color w:val="000000"/>
          <w:sz w:val="23"/>
          <w:szCs w:val="23"/>
          <w:lang w:val="en-US"/>
        </w:rPr>
        <w:t xml:space="preserve">2457. </w:t>
      </w:r>
      <w:hyperlink r:id="rId75" w:history="1">
        <w:r w:rsidRPr="000955E5">
          <w:rPr>
            <w:rStyle w:val="Hipervnculo"/>
            <w:noProof/>
            <w:sz w:val="23"/>
            <w:szCs w:val="23"/>
            <w:lang w:val="en-US"/>
          </w:rPr>
          <w:t xml:space="preserve"> https://doi.org/10.2147/NDT.S264775</w:t>
        </w:r>
      </w:hyperlink>
    </w:p>
    <w:p w14:paraId="7012A1D7" w14:textId="7B29A773"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Tessema, T. T., Gebremariam, T. A., Abebe, E. A., &amp; Gebre, R. D. (2019). The Prevalence and Factors Associated with Mental Distress among College Students in Southern Ethiopia: A Cross-Sectional Study. </w:t>
      </w:r>
      <w:r w:rsidRPr="000955E5">
        <w:rPr>
          <w:i/>
          <w:iCs/>
          <w:noProof/>
          <w:color w:val="000000"/>
          <w:sz w:val="23"/>
          <w:szCs w:val="23"/>
          <w:lang w:val="en-US"/>
        </w:rPr>
        <w:t>Ethiopian Journal of Health Sciences</w:t>
      </w:r>
      <w:r w:rsidRPr="000955E5">
        <w:rPr>
          <w:i/>
          <w:noProof/>
          <w:color w:val="000000"/>
          <w:sz w:val="23"/>
          <w:szCs w:val="23"/>
          <w:lang w:val="en-US"/>
        </w:rPr>
        <w:t>, 9</w:t>
      </w:r>
      <w:r w:rsidR="00DF33C7" w:rsidRPr="000955E5">
        <w:rPr>
          <w:noProof/>
          <w:color w:val="000000"/>
          <w:sz w:val="23"/>
          <w:szCs w:val="23"/>
          <w:lang w:val="en-US"/>
        </w:rPr>
        <w:t>(3), 353-</w:t>
      </w:r>
      <w:r w:rsidRPr="000955E5">
        <w:rPr>
          <w:noProof/>
          <w:color w:val="000000"/>
          <w:sz w:val="23"/>
          <w:szCs w:val="23"/>
          <w:lang w:val="en-US"/>
        </w:rPr>
        <w:t xml:space="preserve">360. </w:t>
      </w:r>
      <w:hyperlink r:id="rId76" w:history="1">
        <w:r w:rsidRPr="000955E5">
          <w:rPr>
            <w:rStyle w:val="Hipervnculo"/>
            <w:noProof/>
            <w:sz w:val="23"/>
            <w:szCs w:val="23"/>
            <w:lang w:val="en-US"/>
          </w:rPr>
          <w:t>https://doi.org/10.4314/ejhs.v29i3.7</w:t>
        </w:r>
      </w:hyperlink>
    </w:p>
    <w:p w14:paraId="15D79BFC" w14:textId="6A907B24"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Thomas, D. (2017). Expectations of educational success as a mediator between racial discrimination and college GPA. </w:t>
      </w:r>
      <w:r w:rsidRPr="000955E5">
        <w:rPr>
          <w:i/>
          <w:iCs/>
          <w:noProof/>
          <w:color w:val="000000"/>
          <w:sz w:val="23"/>
          <w:szCs w:val="23"/>
          <w:lang w:val="en-US"/>
        </w:rPr>
        <w:t>The New School Psychology</w:t>
      </w:r>
      <w:r w:rsidRPr="000955E5">
        <w:rPr>
          <w:noProof/>
          <w:color w:val="000000"/>
          <w:sz w:val="23"/>
          <w:szCs w:val="23"/>
          <w:lang w:val="en-US"/>
        </w:rPr>
        <w:t xml:space="preserve"> </w:t>
      </w:r>
      <w:r w:rsidRPr="000955E5">
        <w:rPr>
          <w:i/>
          <w:iCs/>
          <w:noProof/>
          <w:color w:val="000000"/>
          <w:sz w:val="23"/>
          <w:szCs w:val="23"/>
          <w:lang w:val="en-US"/>
        </w:rPr>
        <w:t xml:space="preserve">Bulletin, </w:t>
      </w:r>
      <w:r w:rsidRPr="000955E5">
        <w:rPr>
          <w:noProof/>
          <w:color w:val="000000"/>
          <w:sz w:val="23"/>
          <w:szCs w:val="23"/>
          <w:lang w:val="en-US"/>
        </w:rPr>
        <w:t>14, 28</w:t>
      </w:r>
      <w:r w:rsidR="00DF33C7" w:rsidRPr="000955E5">
        <w:rPr>
          <w:noProof/>
          <w:color w:val="000000"/>
          <w:sz w:val="23"/>
          <w:szCs w:val="23"/>
          <w:lang w:val="en-US"/>
        </w:rPr>
        <w:t>-</w:t>
      </w:r>
      <w:r w:rsidRPr="000955E5">
        <w:rPr>
          <w:noProof/>
          <w:color w:val="000000"/>
          <w:sz w:val="23"/>
          <w:szCs w:val="23"/>
          <w:lang w:val="en-US"/>
        </w:rPr>
        <w:t>36.</w:t>
      </w:r>
    </w:p>
    <w:p w14:paraId="0B87D529" w14:textId="748BFD64"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Tran, A. G. T. T. (2020). Looking forward to student-athlete mental health: Racial/ethnic trends from 2010 to 2015. </w:t>
      </w:r>
      <w:r w:rsidRPr="000955E5">
        <w:rPr>
          <w:i/>
          <w:iCs/>
          <w:noProof/>
          <w:color w:val="000000"/>
          <w:sz w:val="23"/>
          <w:szCs w:val="23"/>
          <w:lang w:val="en-US"/>
        </w:rPr>
        <w:t>Journal of American College Health</w:t>
      </w:r>
      <w:r w:rsidRPr="000955E5">
        <w:rPr>
          <w:i/>
          <w:noProof/>
          <w:color w:val="000000"/>
          <w:sz w:val="23"/>
          <w:szCs w:val="23"/>
          <w:lang w:val="en-US"/>
        </w:rPr>
        <w:t>, 69</w:t>
      </w:r>
      <w:r w:rsidR="00DF33C7" w:rsidRPr="000955E5">
        <w:rPr>
          <w:noProof/>
          <w:color w:val="000000"/>
          <w:sz w:val="23"/>
          <w:szCs w:val="23"/>
          <w:lang w:val="en-US"/>
        </w:rPr>
        <w:t>(8), 942-</w:t>
      </w:r>
      <w:r w:rsidRPr="000955E5">
        <w:rPr>
          <w:noProof/>
          <w:color w:val="000000"/>
          <w:sz w:val="23"/>
          <w:szCs w:val="23"/>
          <w:lang w:val="en-US"/>
        </w:rPr>
        <w:t xml:space="preserve">950. </w:t>
      </w:r>
      <w:hyperlink r:id="rId77" w:history="1">
        <w:r w:rsidRPr="000955E5">
          <w:rPr>
            <w:rStyle w:val="Hipervnculo"/>
            <w:noProof/>
            <w:sz w:val="23"/>
            <w:szCs w:val="23"/>
            <w:lang w:val="en-US"/>
          </w:rPr>
          <w:t>https://doi.org/10.1080/07448481.2020.1725018</w:t>
        </w:r>
      </w:hyperlink>
    </w:p>
    <w:p w14:paraId="75094BBA" w14:textId="5314244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van der Walt, S., Mabaso, W. S., Davids, E. L., &amp; de Vries, P. J. (2020). The burden of depression and anxiety among medical students in South Africa: A cross-sectional survey at the University of Cape Town. </w:t>
      </w:r>
      <w:r w:rsidRPr="000955E5">
        <w:rPr>
          <w:i/>
          <w:iCs/>
          <w:noProof/>
          <w:color w:val="000000"/>
          <w:sz w:val="23"/>
          <w:szCs w:val="23"/>
          <w:lang w:val="en-US"/>
        </w:rPr>
        <w:t>South African Medical Journal</w:t>
      </w:r>
      <w:r w:rsidRPr="000955E5">
        <w:rPr>
          <w:i/>
          <w:noProof/>
          <w:color w:val="000000"/>
          <w:sz w:val="23"/>
          <w:szCs w:val="23"/>
          <w:lang w:val="en-US"/>
        </w:rPr>
        <w:t>, 110</w:t>
      </w:r>
      <w:r w:rsidR="00DF33C7" w:rsidRPr="000955E5">
        <w:rPr>
          <w:noProof/>
          <w:color w:val="000000"/>
          <w:sz w:val="23"/>
          <w:szCs w:val="23"/>
          <w:lang w:val="en-US"/>
        </w:rPr>
        <w:t>(1), 69-</w:t>
      </w:r>
      <w:r w:rsidRPr="000955E5">
        <w:rPr>
          <w:noProof/>
          <w:color w:val="000000"/>
          <w:sz w:val="23"/>
          <w:szCs w:val="23"/>
          <w:lang w:val="en-US"/>
        </w:rPr>
        <w:t xml:space="preserve">76. </w:t>
      </w:r>
      <w:hyperlink r:id="rId78" w:history="1">
        <w:r w:rsidRPr="000955E5">
          <w:rPr>
            <w:rStyle w:val="Hipervnculo"/>
            <w:noProof/>
            <w:sz w:val="23"/>
            <w:szCs w:val="23"/>
            <w:lang w:val="en-US"/>
          </w:rPr>
          <w:t>https://doi.org/10.7196/SAMJ.2020.v110i1.14151</w:t>
        </w:r>
      </w:hyperlink>
    </w:p>
    <w:p w14:paraId="00AB0381"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Wang, Y. R., Sun, J. W., Lin, P. Z., Zhang, H. H., Mu, G. X., &amp; Cao, F. L. (2019). Suicidality among young adults Unique and cumulative roles of 14 different adverse childhood experiences. </w:t>
      </w:r>
      <w:r w:rsidRPr="000955E5">
        <w:rPr>
          <w:i/>
          <w:iCs/>
          <w:noProof/>
          <w:color w:val="000000"/>
          <w:sz w:val="23"/>
          <w:szCs w:val="23"/>
          <w:lang w:val="en-US"/>
        </w:rPr>
        <w:t>Child Abuse &amp; Neglect</w:t>
      </w:r>
      <w:r w:rsidRPr="000955E5">
        <w:rPr>
          <w:noProof/>
          <w:color w:val="000000"/>
          <w:sz w:val="23"/>
          <w:szCs w:val="23"/>
          <w:lang w:val="en-US"/>
        </w:rPr>
        <w:t xml:space="preserve">, 98. </w:t>
      </w:r>
      <w:hyperlink r:id="rId79" w:history="1">
        <w:r w:rsidRPr="000955E5">
          <w:rPr>
            <w:rStyle w:val="Hipervnculo"/>
            <w:noProof/>
            <w:sz w:val="23"/>
            <w:szCs w:val="23"/>
            <w:lang w:val="en-US"/>
          </w:rPr>
          <w:t>https://doi.org/10.1016/j.chiabu.2019.104183</w:t>
        </w:r>
      </w:hyperlink>
    </w:p>
    <w:p w14:paraId="3BB212C0" w14:textId="4D0E276A"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Wilcox, G., &amp; Nordstokke, D. (2019). Predictors of University Student Satisfaction with Life, Academic Self-Efficacy, and Achievement in the First Year. </w:t>
      </w:r>
      <w:r w:rsidRPr="000955E5">
        <w:rPr>
          <w:i/>
          <w:iCs/>
          <w:noProof/>
          <w:color w:val="000000"/>
          <w:sz w:val="23"/>
          <w:szCs w:val="23"/>
          <w:lang w:val="en-US"/>
        </w:rPr>
        <w:t>Canadian Journal of Higher Education</w:t>
      </w:r>
      <w:r w:rsidRPr="000955E5">
        <w:rPr>
          <w:i/>
          <w:noProof/>
          <w:color w:val="000000"/>
          <w:sz w:val="23"/>
          <w:szCs w:val="23"/>
          <w:lang w:val="en-US"/>
        </w:rPr>
        <w:t>, 49</w:t>
      </w:r>
      <w:r w:rsidR="00DF33C7" w:rsidRPr="000955E5">
        <w:rPr>
          <w:noProof/>
          <w:color w:val="000000"/>
          <w:sz w:val="23"/>
          <w:szCs w:val="23"/>
          <w:lang w:val="en-US"/>
        </w:rPr>
        <w:t>(1), 104-</w:t>
      </w:r>
      <w:r w:rsidRPr="000955E5">
        <w:rPr>
          <w:noProof/>
          <w:color w:val="000000"/>
          <w:sz w:val="23"/>
          <w:szCs w:val="23"/>
          <w:lang w:val="en-US"/>
        </w:rPr>
        <w:t xml:space="preserve">124. </w:t>
      </w:r>
      <w:hyperlink r:id="rId80" w:history="1">
        <w:r w:rsidRPr="000955E5">
          <w:rPr>
            <w:rStyle w:val="Hipervnculo"/>
            <w:noProof/>
            <w:sz w:val="23"/>
            <w:szCs w:val="23"/>
            <w:lang w:val="en-US"/>
          </w:rPr>
          <w:t>https://doi.org/10.7202/1060826ar</w:t>
        </w:r>
      </w:hyperlink>
    </w:p>
    <w:p w14:paraId="39863402" w14:textId="349D8895"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Wilks, C. R., Auerbach, R. P., Alonso, J., Benjet, C., Bruffaerts, R., &amp; Cuijpers, P. (2020). The importance of physical and mental health in explaining health-related academic role impairment among college students. </w:t>
      </w:r>
      <w:r w:rsidRPr="000955E5">
        <w:rPr>
          <w:i/>
          <w:iCs/>
          <w:noProof/>
          <w:color w:val="000000"/>
          <w:sz w:val="23"/>
          <w:szCs w:val="23"/>
          <w:lang w:val="en-US"/>
        </w:rPr>
        <w:t>Journal of Psychiatric Research</w:t>
      </w:r>
      <w:r w:rsidR="00DF33C7" w:rsidRPr="000955E5">
        <w:rPr>
          <w:noProof/>
          <w:color w:val="000000"/>
          <w:sz w:val="23"/>
          <w:szCs w:val="23"/>
          <w:lang w:val="en-US"/>
        </w:rPr>
        <w:t>, 123, 54-</w:t>
      </w:r>
      <w:r w:rsidRPr="000955E5">
        <w:rPr>
          <w:noProof/>
          <w:color w:val="000000"/>
          <w:sz w:val="23"/>
          <w:szCs w:val="23"/>
          <w:lang w:val="en-US"/>
        </w:rPr>
        <w:t xml:space="preserve">61. </w:t>
      </w:r>
    </w:p>
    <w:p w14:paraId="6C85F103" w14:textId="77777777"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World Health Organization (2022). World mental health report: transforming mental health for all. Geneva: </w:t>
      </w:r>
      <w:r w:rsidRPr="000955E5">
        <w:rPr>
          <w:i/>
          <w:iCs/>
          <w:noProof/>
          <w:color w:val="000000"/>
          <w:sz w:val="23"/>
          <w:szCs w:val="23"/>
          <w:lang w:val="en-US"/>
        </w:rPr>
        <w:t>World Health Organization</w:t>
      </w:r>
      <w:r w:rsidRPr="000955E5">
        <w:rPr>
          <w:noProof/>
          <w:color w:val="000000"/>
          <w:sz w:val="23"/>
          <w:szCs w:val="23"/>
          <w:lang w:val="en-US"/>
        </w:rPr>
        <w:t>, CC BY-NC-SA 3.0 IGO</w:t>
      </w:r>
    </w:p>
    <w:p w14:paraId="697BFA72" w14:textId="01259C89" w:rsidR="00D37A52"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Zakeri, M., de La Cruz, A., Wallace, D., &amp; Sansgiry, S. S. (2021). General Anxiety, Academic Distress, and Family Distress Among Doctor of Pharmacy Students. </w:t>
      </w:r>
      <w:r w:rsidRPr="000955E5">
        <w:rPr>
          <w:i/>
          <w:iCs/>
          <w:noProof/>
          <w:color w:val="000000"/>
          <w:sz w:val="23"/>
          <w:szCs w:val="23"/>
          <w:lang w:val="en-US"/>
        </w:rPr>
        <w:t>American Journal of Pharmaceutical Education</w:t>
      </w:r>
      <w:r w:rsidRPr="000955E5">
        <w:rPr>
          <w:i/>
          <w:noProof/>
          <w:color w:val="000000"/>
          <w:sz w:val="23"/>
          <w:szCs w:val="23"/>
          <w:lang w:val="en-US"/>
        </w:rPr>
        <w:t>, 85</w:t>
      </w:r>
      <w:r w:rsidRPr="000955E5">
        <w:rPr>
          <w:noProof/>
          <w:color w:val="000000"/>
          <w:sz w:val="23"/>
          <w:szCs w:val="23"/>
          <w:lang w:val="en-US"/>
        </w:rPr>
        <w:t>(10), 1</w:t>
      </w:r>
      <w:r w:rsidR="00DF33C7" w:rsidRPr="000955E5">
        <w:rPr>
          <w:noProof/>
          <w:color w:val="000000"/>
          <w:sz w:val="23"/>
          <w:szCs w:val="23"/>
          <w:lang w:val="en-US"/>
        </w:rPr>
        <w:t>031-</w:t>
      </w:r>
      <w:r w:rsidRPr="000955E5">
        <w:rPr>
          <w:noProof/>
          <w:color w:val="000000"/>
          <w:sz w:val="23"/>
          <w:szCs w:val="23"/>
          <w:lang w:val="en-US"/>
        </w:rPr>
        <w:t xml:space="preserve">1036. </w:t>
      </w:r>
      <w:hyperlink r:id="rId81" w:history="1">
        <w:r w:rsidRPr="000955E5">
          <w:rPr>
            <w:rStyle w:val="Hipervnculo"/>
            <w:noProof/>
            <w:sz w:val="23"/>
            <w:szCs w:val="23"/>
            <w:lang w:val="en-US"/>
          </w:rPr>
          <w:t>https://doi.org/10.5688/ajpe8522</w:t>
        </w:r>
      </w:hyperlink>
      <w:r w:rsidRPr="000955E5">
        <w:rPr>
          <w:noProof/>
          <w:color w:val="000000"/>
          <w:sz w:val="23"/>
          <w:szCs w:val="23"/>
          <w:lang w:val="en-US"/>
        </w:rPr>
        <w:t xml:space="preserve"> </w:t>
      </w:r>
    </w:p>
    <w:p w14:paraId="0EA614D2" w14:textId="04D8140B" w:rsidR="005E2770" w:rsidRPr="000955E5" w:rsidRDefault="00D37A52" w:rsidP="00D37A52">
      <w:pPr>
        <w:widowControl w:val="0"/>
        <w:autoSpaceDE w:val="0"/>
        <w:autoSpaceDN w:val="0"/>
        <w:adjustRightInd w:val="0"/>
        <w:spacing w:line="360" w:lineRule="auto"/>
        <w:ind w:left="480" w:hanging="480"/>
        <w:jc w:val="both"/>
        <w:rPr>
          <w:noProof/>
          <w:color w:val="000000"/>
          <w:sz w:val="23"/>
          <w:szCs w:val="23"/>
          <w:lang w:val="en-US"/>
        </w:rPr>
      </w:pPr>
      <w:r w:rsidRPr="000955E5">
        <w:rPr>
          <w:noProof/>
          <w:color w:val="000000"/>
          <w:sz w:val="23"/>
          <w:szCs w:val="23"/>
          <w:lang w:val="en-US"/>
        </w:rPr>
        <w:t xml:space="preserve">Zanello, V., Fiuza, G., &amp; Costa, H. S. (2015). </w:t>
      </w:r>
      <w:r w:rsidRPr="000955E5">
        <w:rPr>
          <w:noProof/>
          <w:color w:val="000000"/>
          <w:sz w:val="23"/>
          <w:szCs w:val="23"/>
          <w:lang w:val="pt-BR"/>
        </w:rPr>
        <w:t>Saúde mental e gênero: facetas gendradas do sofrimento psíquico</w:t>
      </w:r>
      <w:r w:rsidRPr="000955E5">
        <w:rPr>
          <w:i/>
          <w:iCs/>
          <w:noProof/>
          <w:color w:val="000000"/>
          <w:sz w:val="23"/>
          <w:szCs w:val="23"/>
          <w:lang w:val="pt-BR"/>
        </w:rPr>
        <w:t xml:space="preserve">. </w:t>
      </w:r>
      <w:r w:rsidRPr="000955E5">
        <w:rPr>
          <w:i/>
          <w:iCs/>
          <w:noProof/>
          <w:color w:val="000000"/>
          <w:sz w:val="23"/>
          <w:szCs w:val="23"/>
          <w:lang w:val="es-AR"/>
        </w:rPr>
        <w:t>Fractal, Revista de Psicologia</w:t>
      </w:r>
      <w:r w:rsidR="00DF33C7" w:rsidRPr="000955E5">
        <w:rPr>
          <w:i/>
          <w:noProof/>
          <w:color w:val="000000"/>
          <w:sz w:val="23"/>
          <w:szCs w:val="23"/>
          <w:lang w:val="es-AR"/>
        </w:rPr>
        <w:t>, 27</w:t>
      </w:r>
      <w:r w:rsidRPr="000955E5">
        <w:rPr>
          <w:noProof/>
          <w:color w:val="000000"/>
          <w:sz w:val="23"/>
          <w:szCs w:val="23"/>
          <w:lang w:val="es-AR"/>
        </w:rPr>
        <w:t xml:space="preserve">(3). </w:t>
      </w:r>
      <w:hyperlink r:id="rId82" w:history="1">
        <w:r w:rsidRPr="000955E5">
          <w:rPr>
            <w:rStyle w:val="Hipervnculo"/>
            <w:noProof/>
            <w:sz w:val="23"/>
            <w:szCs w:val="23"/>
            <w:lang w:val="es-AR"/>
          </w:rPr>
          <w:t xml:space="preserve"> https://doi.org/10.1590/1984-0292/1483</w:t>
        </w:r>
      </w:hyperlink>
    </w:p>
    <w:p w14:paraId="6F7A2F57" w14:textId="68FD3FB6" w:rsidR="00A23C11" w:rsidRDefault="00A23C11" w:rsidP="00A23C11">
      <w:pPr>
        <w:widowControl w:val="0"/>
        <w:autoSpaceDE w:val="0"/>
        <w:autoSpaceDN w:val="0"/>
        <w:adjustRightInd w:val="0"/>
        <w:spacing w:line="360" w:lineRule="auto"/>
        <w:ind w:left="480" w:hanging="480"/>
        <w:jc w:val="both"/>
        <w:rPr>
          <w:noProof/>
          <w:color w:val="000000"/>
          <w:lang w:val="pt-BR"/>
        </w:rPr>
      </w:pPr>
      <w:r w:rsidRPr="00A23C11">
        <w:rPr>
          <w:noProof/>
          <w:color w:val="000000"/>
          <w:lang w:val="pt-BR"/>
        </w:rPr>
        <w:t xml:space="preserve">   </w:t>
      </w:r>
    </w:p>
    <w:p w14:paraId="5FA34C90" w14:textId="20656C90" w:rsidR="00A23C11" w:rsidRPr="003E3EBD" w:rsidRDefault="006D0E88" w:rsidP="00A23C11">
      <w:pPr>
        <w:widowControl w:val="0"/>
        <w:autoSpaceDE w:val="0"/>
        <w:autoSpaceDN w:val="0"/>
        <w:adjustRightInd w:val="0"/>
        <w:spacing w:line="360" w:lineRule="auto"/>
        <w:jc w:val="both"/>
      </w:pPr>
      <w:r w:rsidRPr="003E3EBD">
        <w:rPr>
          <w:rFonts w:ascii="Arial" w:hAnsi="Arial" w:cs="Mangal"/>
          <w:bCs/>
          <w:sz w:val="32"/>
          <w:szCs w:val="29"/>
          <w:lang w:val="en-US"/>
        </w:rPr>
        <w:fldChar w:fldCharType="begin"/>
      </w:r>
      <w:r w:rsidRPr="006D0E88">
        <w:rPr>
          <w:bCs/>
          <w:lang w:val="pt-BR"/>
        </w:rPr>
        <w:instrText xml:space="preserve"> ADDIN ZOTERO_BIBL {"uncited":[],"omitted":[],"custom":[]} CSL_BIBLIOGRAPHY </w:instrText>
      </w:r>
      <w:r w:rsidRPr="003E3EBD">
        <w:rPr>
          <w:rFonts w:ascii="Arial" w:hAnsi="Arial" w:cs="Mangal"/>
          <w:bCs/>
          <w:sz w:val="32"/>
          <w:szCs w:val="29"/>
          <w:lang w:val="en-US"/>
        </w:rPr>
        <w:fldChar w:fldCharType="separate"/>
      </w:r>
    </w:p>
    <w:p w14:paraId="5CD0DA19" w14:textId="69C44B6E" w:rsidR="006D0E88" w:rsidRPr="003E3EBD" w:rsidRDefault="006D0E88" w:rsidP="00A23C11">
      <w:pPr>
        <w:pStyle w:val="Bibliografa"/>
        <w:tabs>
          <w:tab w:val="left" w:pos="1418"/>
        </w:tabs>
      </w:pPr>
    </w:p>
    <w:p w14:paraId="534BCD8B" w14:textId="77777777" w:rsidR="006D0E88" w:rsidRPr="003E3EBD" w:rsidRDefault="006D0E88" w:rsidP="00A23C11">
      <w:pPr>
        <w:tabs>
          <w:tab w:val="left" w:pos="1418"/>
        </w:tabs>
        <w:ind w:firstLine="720"/>
      </w:pPr>
      <w:r w:rsidRPr="003E3EBD">
        <w:rPr>
          <w:bCs/>
          <w:lang w:val="en-US"/>
        </w:rPr>
        <w:fldChar w:fldCharType="end"/>
      </w:r>
    </w:p>
    <w:p w14:paraId="4E4CDB4E" w14:textId="36D6ED6A" w:rsidR="00147EED" w:rsidRPr="000955E5" w:rsidRDefault="00147EED" w:rsidP="003B6C23">
      <w:pPr>
        <w:shd w:val="clear" w:color="auto" w:fill="FFFFFF"/>
        <w:spacing w:line="260" w:lineRule="exact"/>
        <w:jc w:val="right"/>
        <w:rPr>
          <w:i/>
          <w:iCs/>
          <w:sz w:val="20"/>
          <w:szCs w:val="20"/>
          <w:lang w:val="en-US"/>
        </w:rPr>
      </w:pPr>
      <w:r w:rsidRPr="0004213D">
        <w:rPr>
          <w:lang w:val="en-US"/>
        </w:rPr>
        <w:tab/>
      </w:r>
      <w:r w:rsidRPr="000955E5">
        <w:rPr>
          <w:i/>
          <w:iCs/>
          <w:sz w:val="20"/>
          <w:szCs w:val="20"/>
          <w:lang w:val="en-US"/>
        </w:rPr>
        <w:t xml:space="preserve">Received: </w:t>
      </w:r>
      <w:r w:rsidR="000955E5" w:rsidRPr="000955E5">
        <w:rPr>
          <w:i/>
          <w:iCs/>
          <w:sz w:val="20"/>
          <w:szCs w:val="20"/>
        </w:rPr>
        <w:t>2023-10-30</w:t>
      </w:r>
    </w:p>
    <w:p w14:paraId="312A8921" w14:textId="3180A9B0" w:rsidR="00147EED" w:rsidRPr="0004213D" w:rsidRDefault="00147EED" w:rsidP="00E1574F">
      <w:pPr>
        <w:shd w:val="clear" w:color="auto" w:fill="FFFFFF"/>
        <w:spacing w:line="260" w:lineRule="exact"/>
        <w:jc w:val="right"/>
        <w:rPr>
          <w:i/>
          <w:iCs/>
          <w:sz w:val="20"/>
          <w:szCs w:val="20"/>
          <w:lang w:val="en-US"/>
        </w:rPr>
      </w:pPr>
      <w:r w:rsidRPr="000955E5">
        <w:rPr>
          <w:i/>
          <w:iCs/>
          <w:sz w:val="20"/>
          <w:szCs w:val="20"/>
          <w:lang w:val="en-US"/>
        </w:rPr>
        <w:t xml:space="preserve">Accepted: </w:t>
      </w:r>
      <w:r w:rsidR="000955E5" w:rsidRPr="000955E5">
        <w:rPr>
          <w:i/>
          <w:iCs/>
          <w:sz w:val="20"/>
          <w:szCs w:val="20"/>
        </w:rPr>
        <w:t>2025-02-20</w:t>
      </w:r>
    </w:p>
    <w:sectPr w:rsidR="00147EED" w:rsidRPr="0004213D" w:rsidSect="00686DA9">
      <w:headerReference w:type="even" r:id="rId83"/>
      <w:headerReference w:type="default" r:id="rId84"/>
      <w:footerReference w:type="even" r:id="rId85"/>
      <w:footerReference w:type="default" r:id="rId86"/>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F23EF" w14:textId="77777777" w:rsidR="005D3180" w:rsidRDefault="005D3180" w:rsidP="00C413D4">
      <w:r>
        <w:separator/>
      </w:r>
    </w:p>
  </w:endnote>
  <w:endnote w:type="continuationSeparator" w:id="0">
    <w:p w14:paraId="70535CDC" w14:textId="77777777" w:rsidR="005D3180" w:rsidRDefault="005D3180"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Mangal">
    <w:panose1 w:val="00000400000000000000"/>
    <w:charset w:val="00"/>
    <w:family w:val="roman"/>
    <w:pitch w:val="variable"/>
    <w:sig w:usb0="00000003" w:usb1="00000000" w:usb2="00000000" w:usb3="00000000" w:csb0="00000001"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708C56A8" w:rsidR="00554701" w:rsidRDefault="00554701"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8C0BC7">
          <w:rPr>
            <w:rStyle w:val="Nmerodepgina"/>
            <w:rFonts w:ascii="Times" w:hAnsi="Times"/>
            <w:noProof/>
            <w:sz w:val="16"/>
            <w:szCs w:val="16"/>
          </w:rPr>
          <w:t>2</w:t>
        </w:r>
        <w:r w:rsidRPr="007F5913">
          <w:rPr>
            <w:rStyle w:val="Nmerodepgina"/>
            <w:rFonts w:ascii="Times" w:hAnsi="Times"/>
            <w:sz w:val="16"/>
            <w:szCs w:val="16"/>
          </w:rPr>
          <w:fldChar w:fldCharType="end"/>
        </w:r>
      </w:p>
    </w:sdtContent>
  </w:sdt>
  <w:p w14:paraId="4737EBA2" w14:textId="77777777" w:rsidR="00554701" w:rsidRDefault="0055470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4DA28198" w:rsidR="00554701" w:rsidRDefault="00554701"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8C0BC7">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20682C3" w14:textId="77777777" w:rsidR="00554701" w:rsidRDefault="0055470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55E58" w14:textId="77777777" w:rsidR="005D3180" w:rsidRDefault="005D3180" w:rsidP="00C413D4">
      <w:r>
        <w:separator/>
      </w:r>
    </w:p>
  </w:footnote>
  <w:footnote w:type="continuationSeparator" w:id="0">
    <w:p w14:paraId="469E91B4" w14:textId="77777777" w:rsidR="005D3180" w:rsidRDefault="005D3180" w:rsidP="00C413D4">
      <w:r>
        <w:continuationSeparator/>
      </w:r>
    </w:p>
  </w:footnote>
  <w:footnote w:id="1">
    <w:p w14:paraId="4534609D" w14:textId="50474F42" w:rsidR="00554701" w:rsidRPr="005E205D" w:rsidRDefault="00554701" w:rsidP="00624C5A">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426E42">
        <w:rPr>
          <w:rFonts w:ascii="Times" w:hAnsi="Times"/>
          <w:b/>
          <w:bCs/>
          <w:sz w:val="16"/>
          <w:szCs w:val="16"/>
          <w:lang w:val="en-US"/>
        </w:rPr>
        <w:t>Elainy Loiola</w:t>
      </w:r>
      <w:r>
        <w:rPr>
          <w:rFonts w:ascii="Times" w:hAnsi="Times"/>
          <w:b/>
          <w:bCs/>
          <w:sz w:val="16"/>
          <w:szCs w:val="16"/>
          <w:lang w:val="en-US"/>
        </w:rPr>
        <w:t xml:space="preserve">: </w:t>
      </w:r>
      <w:hyperlink r:id="rId1" w:history="1">
        <w:r>
          <w:rPr>
            <w:rStyle w:val="Hipervnculo"/>
            <w:sz w:val="16"/>
            <w:szCs w:val="16"/>
            <w:lang w:val="en-GB"/>
          </w:rPr>
          <w:t>elainyloiola@gmail.com</w:t>
        </w:r>
      </w:hyperlink>
      <w:r>
        <w:rPr>
          <w:sz w:val="16"/>
          <w:szCs w:val="16"/>
          <w:lang w:val="en-GB"/>
        </w:rPr>
        <w:t xml:space="preserve"> </w:t>
      </w:r>
    </w:p>
  </w:footnote>
  <w:footnote w:id="2">
    <w:p w14:paraId="379CAF8A" w14:textId="4BF91772" w:rsidR="00554701" w:rsidRPr="00CC7D22" w:rsidRDefault="00554701">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6FC756EC" w:rsidR="00554701" w:rsidRPr="000D5EA6" w:rsidRDefault="00554701" w:rsidP="000D5EA6">
    <w:pPr>
      <w:pStyle w:val="Encabezado"/>
      <w:jc w:val="center"/>
    </w:pPr>
    <w:r w:rsidRPr="000D5EA6">
      <w:rPr>
        <w:rFonts w:ascii="Times" w:hAnsi="Times" w:cs="Times New Roman (Body CS)"/>
        <w:b/>
        <w:bCs/>
        <w:smallCaps/>
        <w:sz w:val="20"/>
        <w:szCs w:val="20"/>
        <w:lang w:val="pt-BR"/>
      </w:rPr>
      <w:t>Loiola, Coimbra, &amp; Pir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554701" w:rsidRDefault="00554701"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626A14C3" w14:textId="5D63BC20" w:rsidR="00554701" w:rsidRDefault="00113BAB" w:rsidP="00C413D4">
    <w:pPr>
      <w:pStyle w:val="Encabezado"/>
      <w:jc w:val="right"/>
      <w:rPr>
        <w:rFonts w:ascii="Times" w:hAnsi="Times"/>
        <w:i/>
        <w:sz w:val="18"/>
        <w:szCs w:val="18"/>
        <w:lang w:val="es-ES"/>
      </w:rPr>
    </w:pPr>
    <w:r>
      <w:rPr>
        <w:rFonts w:ascii="Times" w:hAnsi="Times"/>
        <w:i/>
        <w:sz w:val="18"/>
        <w:szCs w:val="18"/>
        <w:lang w:val="es-ES"/>
      </w:rPr>
      <w:t>2025, Vol., 59</w:t>
    </w:r>
    <w:r w:rsidR="00554701">
      <w:rPr>
        <w:rFonts w:ascii="Times" w:hAnsi="Times"/>
        <w:i/>
        <w:sz w:val="18"/>
        <w:szCs w:val="18"/>
        <w:lang w:val="es-ES"/>
      </w:rPr>
      <w:t>, e1971</w:t>
    </w:r>
  </w:p>
  <w:p w14:paraId="1AAB67EA" w14:textId="77777777" w:rsidR="00554701" w:rsidRDefault="00554701">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30"/>
  </w:num>
  <w:num w:numId="2">
    <w:abstractNumId w:val="47"/>
  </w:num>
  <w:num w:numId="3">
    <w:abstractNumId w:val="16"/>
  </w:num>
  <w:num w:numId="4">
    <w:abstractNumId w:val="40"/>
  </w:num>
  <w:num w:numId="5">
    <w:abstractNumId w:val="48"/>
  </w:num>
  <w:num w:numId="6">
    <w:abstractNumId w:val="41"/>
  </w:num>
  <w:num w:numId="7">
    <w:abstractNumId w:val="34"/>
  </w:num>
  <w:num w:numId="8">
    <w:abstractNumId w:val="37"/>
  </w:num>
  <w:num w:numId="9">
    <w:abstractNumId w:val="43"/>
  </w:num>
  <w:num w:numId="10">
    <w:abstractNumId w:val="33"/>
  </w:num>
  <w:num w:numId="11">
    <w:abstractNumId w:val="27"/>
  </w:num>
  <w:num w:numId="12">
    <w:abstractNumId w:val="14"/>
  </w:num>
  <w:num w:numId="13">
    <w:abstractNumId w:val="19"/>
  </w:num>
  <w:num w:numId="14">
    <w:abstractNumId w:val="21"/>
  </w:num>
  <w:num w:numId="15">
    <w:abstractNumId w:val="26"/>
  </w:num>
  <w:num w:numId="16">
    <w:abstractNumId w:val="45"/>
  </w:num>
  <w:num w:numId="17">
    <w:abstractNumId w:val="23"/>
  </w:num>
  <w:num w:numId="18">
    <w:abstractNumId w:val="15"/>
  </w:num>
  <w:num w:numId="19">
    <w:abstractNumId w:val="35"/>
  </w:num>
  <w:num w:numId="20">
    <w:abstractNumId w:val="11"/>
  </w:num>
  <w:num w:numId="21">
    <w:abstractNumId w:val="13"/>
  </w:num>
  <w:num w:numId="22">
    <w:abstractNumId w:val="28"/>
  </w:num>
  <w:num w:numId="23">
    <w:abstractNumId w:val="36"/>
  </w:num>
  <w:num w:numId="24">
    <w:abstractNumId w:val="4"/>
  </w:num>
  <w:num w:numId="25">
    <w:abstractNumId w:val="5"/>
  </w:num>
  <w:num w:numId="26">
    <w:abstractNumId w:val="6"/>
  </w:num>
  <w:num w:numId="27">
    <w:abstractNumId w:val="7"/>
  </w:num>
  <w:num w:numId="28">
    <w:abstractNumId w:val="9"/>
  </w:num>
  <w:num w:numId="29">
    <w:abstractNumId w:val="0"/>
  </w:num>
  <w:num w:numId="30">
    <w:abstractNumId w:val="1"/>
  </w:num>
  <w:num w:numId="31">
    <w:abstractNumId w:val="2"/>
  </w:num>
  <w:num w:numId="32">
    <w:abstractNumId w:val="3"/>
  </w:num>
  <w:num w:numId="33">
    <w:abstractNumId w:val="8"/>
  </w:num>
  <w:num w:numId="34">
    <w:abstractNumId w:val="18"/>
  </w:num>
  <w:num w:numId="35">
    <w:abstractNumId w:val="24"/>
  </w:num>
  <w:num w:numId="36">
    <w:abstractNumId w:val="22"/>
  </w:num>
  <w:num w:numId="37">
    <w:abstractNumId w:val="42"/>
  </w:num>
  <w:num w:numId="38">
    <w:abstractNumId w:val="25"/>
  </w:num>
  <w:num w:numId="39">
    <w:abstractNumId w:val="20"/>
  </w:num>
  <w:num w:numId="40">
    <w:abstractNumId w:val="31"/>
  </w:num>
  <w:num w:numId="41">
    <w:abstractNumId w:val="17"/>
  </w:num>
  <w:num w:numId="42">
    <w:abstractNumId w:val="44"/>
  </w:num>
  <w:num w:numId="43">
    <w:abstractNumId w:val="32"/>
  </w:num>
  <w:num w:numId="44">
    <w:abstractNumId w:val="38"/>
  </w:num>
  <w:num w:numId="45">
    <w:abstractNumId w:val="29"/>
  </w:num>
  <w:num w:numId="46">
    <w:abstractNumId w:val="39"/>
  </w:num>
  <w:num w:numId="47">
    <w:abstractNumId w:val="46"/>
  </w:num>
  <w:num w:numId="48">
    <w:abstractNumId w:val="10"/>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EB7"/>
    <w:rsid w:val="00004323"/>
    <w:rsid w:val="0000650C"/>
    <w:rsid w:val="000104E5"/>
    <w:rsid w:val="000134B3"/>
    <w:rsid w:val="000173AA"/>
    <w:rsid w:val="00020341"/>
    <w:rsid w:val="00030ACE"/>
    <w:rsid w:val="00031687"/>
    <w:rsid w:val="000378AF"/>
    <w:rsid w:val="00041F66"/>
    <w:rsid w:val="0004213D"/>
    <w:rsid w:val="00043604"/>
    <w:rsid w:val="0005428C"/>
    <w:rsid w:val="000547D8"/>
    <w:rsid w:val="00061710"/>
    <w:rsid w:val="000636EC"/>
    <w:rsid w:val="00064F18"/>
    <w:rsid w:val="0006678E"/>
    <w:rsid w:val="00067898"/>
    <w:rsid w:val="000715BB"/>
    <w:rsid w:val="0007205A"/>
    <w:rsid w:val="000733FA"/>
    <w:rsid w:val="00075F71"/>
    <w:rsid w:val="000815D5"/>
    <w:rsid w:val="000928CA"/>
    <w:rsid w:val="00093439"/>
    <w:rsid w:val="00094513"/>
    <w:rsid w:val="000955E5"/>
    <w:rsid w:val="000A323A"/>
    <w:rsid w:val="000A6ECE"/>
    <w:rsid w:val="000B01FD"/>
    <w:rsid w:val="000B1FE0"/>
    <w:rsid w:val="000B32F6"/>
    <w:rsid w:val="000D111A"/>
    <w:rsid w:val="000D5EA6"/>
    <w:rsid w:val="000D6953"/>
    <w:rsid w:val="000E759A"/>
    <w:rsid w:val="000F56BA"/>
    <w:rsid w:val="001001E7"/>
    <w:rsid w:val="001006DE"/>
    <w:rsid w:val="001055E8"/>
    <w:rsid w:val="00105D4F"/>
    <w:rsid w:val="00106780"/>
    <w:rsid w:val="001127D1"/>
    <w:rsid w:val="00113BAB"/>
    <w:rsid w:val="001227FD"/>
    <w:rsid w:val="001253E7"/>
    <w:rsid w:val="00136F83"/>
    <w:rsid w:val="001407B5"/>
    <w:rsid w:val="001444E3"/>
    <w:rsid w:val="0014506C"/>
    <w:rsid w:val="0014510D"/>
    <w:rsid w:val="00146254"/>
    <w:rsid w:val="001465A7"/>
    <w:rsid w:val="00147EED"/>
    <w:rsid w:val="00151604"/>
    <w:rsid w:val="00153CA7"/>
    <w:rsid w:val="00154D6B"/>
    <w:rsid w:val="00155615"/>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54F"/>
    <w:rsid w:val="001D7CC6"/>
    <w:rsid w:val="001E1F5C"/>
    <w:rsid w:val="001E1F61"/>
    <w:rsid w:val="001E4251"/>
    <w:rsid w:val="001E4CD1"/>
    <w:rsid w:val="001E7623"/>
    <w:rsid w:val="001F7920"/>
    <w:rsid w:val="001F7DA4"/>
    <w:rsid w:val="002012E8"/>
    <w:rsid w:val="00201E32"/>
    <w:rsid w:val="00203EC7"/>
    <w:rsid w:val="00213397"/>
    <w:rsid w:val="0021543A"/>
    <w:rsid w:val="00220223"/>
    <w:rsid w:val="00222862"/>
    <w:rsid w:val="00226282"/>
    <w:rsid w:val="002334D9"/>
    <w:rsid w:val="0023574D"/>
    <w:rsid w:val="002358D0"/>
    <w:rsid w:val="00236AEF"/>
    <w:rsid w:val="0023743D"/>
    <w:rsid w:val="00240895"/>
    <w:rsid w:val="00246BCD"/>
    <w:rsid w:val="00246D04"/>
    <w:rsid w:val="00247BDE"/>
    <w:rsid w:val="0025179C"/>
    <w:rsid w:val="002561F2"/>
    <w:rsid w:val="00257D49"/>
    <w:rsid w:val="002624E0"/>
    <w:rsid w:val="002666C8"/>
    <w:rsid w:val="00271502"/>
    <w:rsid w:val="00272605"/>
    <w:rsid w:val="00287B47"/>
    <w:rsid w:val="0029234F"/>
    <w:rsid w:val="002927D7"/>
    <w:rsid w:val="00293DDA"/>
    <w:rsid w:val="00294547"/>
    <w:rsid w:val="0029543C"/>
    <w:rsid w:val="002A0D91"/>
    <w:rsid w:val="002A2C68"/>
    <w:rsid w:val="002A2F8A"/>
    <w:rsid w:val="002A397D"/>
    <w:rsid w:val="002A7444"/>
    <w:rsid w:val="002B307F"/>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302C5C"/>
    <w:rsid w:val="003128A7"/>
    <w:rsid w:val="00315831"/>
    <w:rsid w:val="00315976"/>
    <w:rsid w:val="003164A5"/>
    <w:rsid w:val="003320D3"/>
    <w:rsid w:val="00333677"/>
    <w:rsid w:val="00340FA8"/>
    <w:rsid w:val="0034107D"/>
    <w:rsid w:val="00342F6D"/>
    <w:rsid w:val="00344A19"/>
    <w:rsid w:val="00351BE1"/>
    <w:rsid w:val="00354AA6"/>
    <w:rsid w:val="003664A7"/>
    <w:rsid w:val="00366950"/>
    <w:rsid w:val="0037284D"/>
    <w:rsid w:val="00374472"/>
    <w:rsid w:val="0039161E"/>
    <w:rsid w:val="00391CEC"/>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F0B"/>
    <w:rsid w:val="003F3B8F"/>
    <w:rsid w:val="00400DF7"/>
    <w:rsid w:val="00403B8B"/>
    <w:rsid w:val="00406054"/>
    <w:rsid w:val="004071D5"/>
    <w:rsid w:val="0041371A"/>
    <w:rsid w:val="00414BBB"/>
    <w:rsid w:val="00420DE6"/>
    <w:rsid w:val="00426E42"/>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A1D0F"/>
    <w:rsid w:val="004A26F0"/>
    <w:rsid w:val="004A631D"/>
    <w:rsid w:val="004A659B"/>
    <w:rsid w:val="004A74FA"/>
    <w:rsid w:val="004A7931"/>
    <w:rsid w:val="004B1CC7"/>
    <w:rsid w:val="004B1F3A"/>
    <w:rsid w:val="004B2D3B"/>
    <w:rsid w:val="004B2E6E"/>
    <w:rsid w:val="004C0823"/>
    <w:rsid w:val="004C17FA"/>
    <w:rsid w:val="004C45CF"/>
    <w:rsid w:val="004D5719"/>
    <w:rsid w:val="004D6AF7"/>
    <w:rsid w:val="004E0570"/>
    <w:rsid w:val="004E2615"/>
    <w:rsid w:val="004E5581"/>
    <w:rsid w:val="004E5D4A"/>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54701"/>
    <w:rsid w:val="00565DA0"/>
    <w:rsid w:val="00582881"/>
    <w:rsid w:val="00585FC4"/>
    <w:rsid w:val="0059034C"/>
    <w:rsid w:val="00590387"/>
    <w:rsid w:val="00591A0D"/>
    <w:rsid w:val="00595C9D"/>
    <w:rsid w:val="00596803"/>
    <w:rsid w:val="005A0ADC"/>
    <w:rsid w:val="005A32E2"/>
    <w:rsid w:val="005C1613"/>
    <w:rsid w:val="005C5113"/>
    <w:rsid w:val="005C627F"/>
    <w:rsid w:val="005C68DE"/>
    <w:rsid w:val="005D0E10"/>
    <w:rsid w:val="005D3031"/>
    <w:rsid w:val="005D3180"/>
    <w:rsid w:val="005E00FF"/>
    <w:rsid w:val="005E205D"/>
    <w:rsid w:val="005E2770"/>
    <w:rsid w:val="005E3D7A"/>
    <w:rsid w:val="005F2766"/>
    <w:rsid w:val="005F5A5D"/>
    <w:rsid w:val="0061019C"/>
    <w:rsid w:val="006111A2"/>
    <w:rsid w:val="00614EDE"/>
    <w:rsid w:val="00623C7A"/>
    <w:rsid w:val="00624C5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4309"/>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D0E88"/>
    <w:rsid w:val="006D330D"/>
    <w:rsid w:val="006D5697"/>
    <w:rsid w:val="006E0541"/>
    <w:rsid w:val="006E1236"/>
    <w:rsid w:val="006E4870"/>
    <w:rsid w:val="006F51A0"/>
    <w:rsid w:val="006F5633"/>
    <w:rsid w:val="006F7E7E"/>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6A4D"/>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401F1"/>
    <w:rsid w:val="00840AC4"/>
    <w:rsid w:val="00845659"/>
    <w:rsid w:val="00861A27"/>
    <w:rsid w:val="00861D2F"/>
    <w:rsid w:val="00872EFD"/>
    <w:rsid w:val="00876D90"/>
    <w:rsid w:val="00886B3C"/>
    <w:rsid w:val="00887460"/>
    <w:rsid w:val="0089094F"/>
    <w:rsid w:val="00891C98"/>
    <w:rsid w:val="0089519E"/>
    <w:rsid w:val="00896A9A"/>
    <w:rsid w:val="00897638"/>
    <w:rsid w:val="008B0F10"/>
    <w:rsid w:val="008B1447"/>
    <w:rsid w:val="008B19BA"/>
    <w:rsid w:val="008B251F"/>
    <w:rsid w:val="008B4B3A"/>
    <w:rsid w:val="008B5E31"/>
    <w:rsid w:val="008B6937"/>
    <w:rsid w:val="008C0BC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8F7C57"/>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F5"/>
    <w:rsid w:val="00977DC9"/>
    <w:rsid w:val="00986BF6"/>
    <w:rsid w:val="00990AFE"/>
    <w:rsid w:val="00993315"/>
    <w:rsid w:val="009A22B9"/>
    <w:rsid w:val="009A5E1E"/>
    <w:rsid w:val="009B3E5E"/>
    <w:rsid w:val="009B4D60"/>
    <w:rsid w:val="009C307F"/>
    <w:rsid w:val="009C43B4"/>
    <w:rsid w:val="009C4CF0"/>
    <w:rsid w:val="009C556E"/>
    <w:rsid w:val="009D2551"/>
    <w:rsid w:val="009D3EBE"/>
    <w:rsid w:val="009D56FA"/>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95630"/>
    <w:rsid w:val="00A95738"/>
    <w:rsid w:val="00A97C99"/>
    <w:rsid w:val="00AA1D83"/>
    <w:rsid w:val="00AA735D"/>
    <w:rsid w:val="00AB1AC5"/>
    <w:rsid w:val="00AB277A"/>
    <w:rsid w:val="00AB3BF6"/>
    <w:rsid w:val="00AB45ED"/>
    <w:rsid w:val="00AB5679"/>
    <w:rsid w:val="00AB685F"/>
    <w:rsid w:val="00AC590B"/>
    <w:rsid w:val="00AC7994"/>
    <w:rsid w:val="00AD0AE0"/>
    <w:rsid w:val="00AD3238"/>
    <w:rsid w:val="00AD374A"/>
    <w:rsid w:val="00AD4D68"/>
    <w:rsid w:val="00AE2924"/>
    <w:rsid w:val="00AE48D4"/>
    <w:rsid w:val="00AE7F61"/>
    <w:rsid w:val="00AF2B1C"/>
    <w:rsid w:val="00B00B7C"/>
    <w:rsid w:val="00B052A1"/>
    <w:rsid w:val="00B054C8"/>
    <w:rsid w:val="00B06283"/>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3A86"/>
    <w:rsid w:val="00BA459C"/>
    <w:rsid w:val="00BA6AB3"/>
    <w:rsid w:val="00BA6E73"/>
    <w:rsid w:val="00BA79C8"/>
    <w:rsid w:val="00BB521A"/>
    <w:rsid w:val="00BB6DAC"/>
    <w:rsid w:val="00BC1671"/>
    <w:rsid w:val="00BC2AFB"/>
    <w:rsid w:val="00BC3980"/>
    <w:rsid w:val="00BD26F5"/>
    <w:rsid w:val="00BD2994"/>
    <w:rsid w:val="00BD3521"/>
    <w:rsid w:val="00BE1FBF"/>
    <w:rsid w:val="00BE2858"/>
    <w:rsid w:val="00BE399B"/>
    <w:rsid w:val="00BE3F00"/>
    <w:rsid w:val="00BF1A9B"/>
    <w:rsid w:val="00BF2629"/>
    <w:rsid w:val="00BF2953"/>
    <w:rsid w:val="00BF6A48"/>
    <w:rsid w:val="00C00AC1"/>
    <w:rsid w:val="00C01611"/>
    <w:rsid w:val="00C02FC7"/>
    <w:rsid w:val="00C05ACD"/>
    <w:rsid w:val="00C06D6D"/>
    <w:rsid w:val="00C12809"/>
    <w:rsid w:val="00C14765"/>
    <w:rsid w:val="00C1601D"/>
    <w:rsid w:val="00C17B14"/>
    <w:rsid w:val="00C2267F"/>
    <w:rsid w:val="00C337DA"/>
    <w:rsid w:val="00C413D4"/>
    <w:rsid w:val="00C51C25"/>
    <w:rsid w:val="00C55B07"/>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15F6F"/>
    <w:rsid w:val="00D2424D"/>
    <w:rsid w:val="00D33385"/>
    <w:rsid w:val="00D347EE"/>
    <w:rsid w:val="00D3781D"/>
    <w:rsid w:val="00D37A52"/>
    <w:rsid w:val="00D43347"/>
    <w:rsid w:val="00D441A1"/>
    <w:rsid w:val="00D45408"/>
    <w:rsid w:val="00D53595"/>
    <w:rsid w:val="00D5546B"/>
    <w:rsid w:val="00D600FE"/>
    <w:rsid w:val="00D609BB"/>
    <w:rsid w:val="00D63FEC"/>
    <w:rsid w:val="00D70EF7"/>
    <w:rsid w:val="00D763CF"/>
    <w:rsid w:val="00D806AD"/>
    <w:rsid w:val="00D914D4"/>
    <w:rsid w:val="00D9245B"/>
    <w:rsid w:val="00D94A3F"/>
    <w:rsid w:val="00D97499"/>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3C7"/>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7BBA"/>
    <w:rsid w:val="00EE0656"/>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7CB5"/>
    <w:rsid w:val="00F31F4A"/>
    <w:rsid w:val="00F3308D"/>
    <w:rsid w:val="00F3641B"/>
    <w:rsid w:val="00F4526C"/>
    <w:rsid w:val="00F51115"/>
    <w:rsid w:val="00F53ABE"/>
    <w:rsid w:val="00F65680"/>
    <w:rsid w:val="00F70FFE"/>
    <w:rsid w:val="00F7184A"/>
    <w:rsid w:val="00F805FA"/>
    <w:rsid w:val="00F824D6"/>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2358D0"/>
    <w:pPr>
      <w:jc w:val="both"/>
    </w:pPr>
    <w:rPr>
      <w:bCs/>
      <w:sz w:val="22"/>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C12809"/>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C12809"/>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UnresolvedMention">
    <w:name w:val="Unresolved Mention"/>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AD4D68"/>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svg"/><Relationship Id="rId42" Type="http://schemas.openxmlformats.org/officeDocument/2006/relationships/hyperlink" Target="https://doi.org/10.1037/0002-9432.77.4.534" TargetMode="External"/><Relationship Id="rId47" Type="http://schemas.openxmlformats.org/officeDocument/2006/relationships/hyperlink" Target="https://doi.org/10.1590/S1980-220X2018030403530" TargetMode="External"/><Relationship Id="rId63" Type="http://schemas.openxmlformats.org/officeDocument/2006/relationships/hyperlink" Target="https://doi.org/10.1017/S0033291717002215" TargetMode="External"/><Relationship Id="rId68" Type="http://schemas.openxmlformats.org/officeDocument/2006/relationships/hyperlink" Target="https://doi.org/10.1016/j.jad.2019.11.094" TargetMode="External"/><Relationship Id="rId84" Type="http://schemas.openxmlformats.org/officeDocument/2006/relationships/header" Target="header2.xml"/><Relationship Id="rId16" Type="http://schemas.openxmlformats.org/officeDocument/2006/relationships/hyperlink" Target="https://orcid.org/0000-0002-4929-7728" TargetMode="External"/><Relationship Id="rId11" Type="http://schemas.openxmlformats.org/officeDocument/2006/relationships/hyperlink" Target="https://orcid.org/0000-0001-6363-2716" TargetMode="External"/><Relationship Id="rId32" Type="http://schemas.openxmlformats.org/officeDocument/2006/relationships/hyperlink" Target="%20https://doi.org/10.3389/fpsyg.2020.00644" TargetMode="External"/><Relationship Id="rId37" Type="http://schemas.openxmlformats.org/officeDocument/2006/relationships/hyperlink" Target="https://doi.org/10.1016/j.jad.2017.07.044" TargetMode="External"/><Relationship Id="rId53" Type="http://schemas.openxmlformats.org/officeDocument/2006/relationships/hyperlink" Target="https://doi.org/10.1016/j.ajp.2017.11.017" TargetMode="External"/><Relationship Id="rId58" Type="http://schemas.openxmlformats.org/officeDocument/2006/relationships/hyperlink" Target="https://doi.org/10.1007/s40596-017-0733-1" TargetMode="External"/><Relationship Id="rId74" Type="http://schemas.openxmlformats.org/officeDocument/2006/relationships/hyperlink" Target="https://doi.org/10.1186/s12909-017-1006-0" TargetMode="External"/><Relationship Id="rId79" Type="http://schemas.openxmlformats.org/officeDocument/2006/relationships/hyperlink" Target="https://doi.org/10.1016/j.chiabu.2019.104183" TargetMode="External"/><Relationship Id="rId5" Type="http://schemas.openxmlformats.org/officeDocument/2006/relationships/webSettings" Target="webSettings.xml"/><Relationship Id="rId61" Type="http://schemas.openxmlformats.org/officeDocument/2006/relationships/hyperlink" Target="https://doi.org/10.1108/JMHTEP-03-2020-0017" TargetMode="External"/><Relationship Id="rId82" Type="http://schemas.openxmlformats.org/officeDocument/2006/relationships/hyperlink" Target="https://doi.org/10.1590/1984-0292/1483" TargetMode="External"/><Relationship Id="rId19" Type="http://schemas.openxmlformats.org/officeDocument/2006/relationships/image" Target="media/image3.png"/><Relationship Id="rId14" Type="http://schemas.openxmlformats.org/officeDocument/2006/relationships/hyperlink" Target="https://orcid.org/0000-0002-7738-4757" TargetMode="External"/><Relationship Id="rId27" Type="http://schemas.openxmlformats.org/officeDocument/2006/relationships/hyperlink" Target="https://doi.org/10.1002/da.22778" TargetMode="External"/><Relationship Id="rId30" Type="http://schemas.openxmlformats.org/officeDocument/2006/relationships/hyperlink" Target="https://doi.org/10.1037/abn0000362" TargetMode="External"/><Relationship Id="rId35" Type="http://schemas.openxmlformats.org/officeDocument/2006/relationships/hyperlink" Target="https://doi.org/10.1007/s11218-019-09484-8" TargetMode="External"/><Relationship Id="rId43" Type="http://schemas.openxmlformats.org/officeDocument/2006/relationships/hyperlink" Target="https://doi.org/10.1097/NMD.0b013e31827ab077" TargetMode="External"/><Relationship Id="rId48" Type="http://schemas.openxmlformats.org/officeDocument/2006/relationships/hyperlink" Target="https://doi.org/10.1177/0022146520921375" TargetMode="External"/><Relationship Id="rId56" Type="http://schemas.openxmlformats.org/officeDocument/2006/relationships/hyperlink" Target="https://doi.org/10.1186/s12888-018-1718-7" TargetMode="External"/><Relationship Id="rId64" Type="http://schemas.openxmlformats.org/officeDocument/2006/relationships/hyperlink" Target="https://doi.org/10.1016/j.psychres.2019.02.041" TargetMode="External"/><Relationship Id="rId69" Type="http://schemas.openxmlformats.org/officeDocument/2006/relationships/hyperlink" Target="https://doi.org/10.1007/s00127-020-01943-4" TargetMode="External"/><Relationship Id="rId77" Type="http://schemas.openxmlformats.org/officeDocument/2006/relationships/hyperlink" Target="https://doi.org/10.1080/07448481.2020.1725018" TargetMode="External"/><Relationship Id="rId8" Type="http://schemas.openxmlformats.org/officeDocument/2006/relationships/hyperlink" Target="https://doi.org/10.30849/ripijp.v59(2025).e1971" TargetMode="External"/><Relationship Id="rId51" Type="http://schemas.openxmlformats.org/officeDocument/2006/relationships/hyperlink" Target="https://doi.org/10.1016/j.jadohealth.2020.10.030" TargetMode="External"/><Relationship Id="rId72" Type="http://schemas.openxmlformats.org/officeDocument/2006/relationships/hyperlink" Target="https://doi.org/10.1089/heq.2020.0095" TargetMode="External"/><Relationship Id="rId80" Type="http://schemas.openxmlformats.org/officeDocument/2006/relationships/hyperlink" Target="https://doi.org/10.7202/1060826ar" TargetMode="Externa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3-3730-2750" TargetMode="External"/><Relationship Id="rId33" Type="http://schemas.openxmlformats.org/officeDocument/2006/relationships/hyperlink" Target="http://dx.doi.org/10.33208/PC1980-5438v0032n02A07" TargetMode="External"/><Relationship Id="rId38" Type="http://schemas.openxmlformats.org/officeDocument/2006/relationships/hyperlink" Target="https://doi.org/10.1080/13548506.2018.15468811" TargetMode="External"/><Relationship Id="rId46" Type="http://schemas.openxmlformats.org/officeDocument/2006/relationships/hyperlink" Target="https://doi.org/10.1016/j.psychres.2017.05.027" TargetMode="External"/><Relationship Id="rId59" Type="http://schemas.openxmlformats.org/officeDocument/2006/relationships/hyperlink" Target="https://doi.org/10.1371/journal.pone.0188785" TargetMode="External"/><Relationship Id="rId67" Type="http://schemas.openxmlformats.org/officeDocument/2006/relationships/hyperlink" Target="https://doi.org/10.1136/bmj.n71%2010.1136/bmj.n7" TargetMode="External"/><Relationship Id="rId41" Type="http://schemas.openxmlformats.org/officeDocument/2006/relationships/hyperlink" Target="https://doi.org/10.1016/j.jadohealth.2018.07.0166" TargetMode="External"/><Relationship Id="rId54" Type="http://schemas.openxmlformats.org/officeDocument/2006/relationships/hyperlink" Target="https://doi.org/10.3389/fpsyg.2020.01759" TargetMode="External"/><Relationship Id="rId62" Type="http://schemas.openxmlformats.org/officeDocument/2006/relationships/hyperlink" Target="https://doi.org/10.20344/amp.9996" TargetMode="External"/><Relationship Id="rId70" Type="http://schemas.openxmlformats.org/officeDocument/2006/relationships/hyperlink" Target="https://doi.org/10.5993/AJHB.44.2.9" TargetMode="External"/><Relationship Id="rId75" Type="http://schemas.openxmlformats.org/officeDocument/2006/relationships/hyperlink" Target="%20https://doi.org/10.2147/NDT.S264775" TargetMode="External"/><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201-7404" TargetMode="External"/><Relationship Id="rId28" Type="http://schemas.openxmlformats.org/officeDocument/2006/relationships/hyperlink" Target="https://jbi-global-wiki.refined.site/space/MANUAL" TargetMode="External"/><Relationship Id="rId36" Type="http://schemas.openxmlformats.org/officeDocument/2006/relationships/hyperlink" Target="https://doi.org/10.1080/07448481.2021.1920954" TargetMode="External"/><Relationship Id="rId49" Type="http://schemas.openxmlformats.org/officeDocument/2006/relationships/hyperlink" Target="https://doi.org/10.1186/s13033-017-0146-2" TargetMode="External"/><Relationship Id="rId57" Type="http://schemas.openxmlformats.org/officeDocument/2006/relationships/hyperlink" Target="https://doi.org/%2010.1080/09638237.2017.1417567" TargetMode="External"/><Relationship Id="rId10" Type="http://schemas.openxmlformats.org/officeDocument/2006/relationships/image" Target="media/image1.png"/><Relationship Id="rId31" Type="http://schemas.openxmlformats.org/officeDocument/2006/relationships/hyperlink" Target="https://doi.org/10.1002/mpr.1752" TargetMode="External"/><Relationship Id="rId44" Type="http://schemas.openxmlformats.org/officeDocument/2006/relationships/hyperlink" Target="https://doi.org/10.1002/mpr.1756" TargetMode="External"/><Relationship Id="rId52" Type="http://schemas.openxmlformats.org/officeDocument/2006/relationships/hyperlink" Target="https://doi.org/%2010.1016/j.jpsychires.2012.11.015" TargetMode="External"/><Relationship Id="rId60" Type="http://schemas.openxmlformats.org/officeDocument/2006/relationships/hyperlink" Target="%20https://doi.org/10.1080/07448481.2018.1465060" TargetMode="External"/><Relationship Id="rId65" Type="http://schemas.openxmlformats.org/officeDocument/2006/relationships/hyperlink" Target="https://doi.org/10.3390/ijerph19094929" TargetMode="External"/><Relationship Id="rId73" Type="http://schemas.openxmlformats.org/officeDocument/2006/relationships/hyperlink" Target="https://doi.org/10.1016/j.jad.2021.03.054" TargetMode="External"/><Relationship Id="rId78" Type="http://schemas.openxmlformats.org/officeDocument/2006/relationships/hyperlink" Target="https://doi.org/10.7196/SAMJ.2020.v110i1.14151" TargetMode="External"/><Relationship Id="rId81" Type="http://schemas.openxmlformats.org/officeDocument/2006/relationships/hyperlink" Target="https://doi.org/10.5688/ajpe8522" TargetMode="Externa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3" Type="http://schemas.openxmlformats.org/officeDocument/2006/relationships/image" Target="media/image2.png"/><Relationship Id="rId18" Type="http://schemas.openxmlformats.org/officeDocument/2006/relationships/hyperlink" Target="https://sipsych.org/" TargetMode="External"/><Relationship Id="rId39" Type="http://schemas.openxmlformats.org/officeDocument/2006/relationships/hyperlink" Target="https://doi.org/10.1002/mpr.1761" TargetMode="External"/><Relationship Id="rId34" Type="http://schemas.openxmlformats.org/officeDocument/2006/relationships/hyperlink" Target="https://doi.org/10.1007/s10964-018-0822-9" TargetMode="External"/><Relationship Id="rId50" Type="http://schemas.openxmlformats.org/officeDocument/2006/relationships/hyperlink" Target="https://doi.org/10.1177/0081246317711793" TargetMode="External"/><Relationship Id="rId55" Type="http://schemas.openxmlformats.org/officeDocument/2006/relationships/hyperlink" Target="https://doi.org/%2010.3102/0002831217722120" TargetMode="External"/><Relationship Id="rId76" Type="http://schemas.openxmlformats.org/officeDocument/2006/relationships/hyperlink" Target="https://doi.org/10.4314/ejhs.v29i3.7" TargetMode="External"/><Relationship Id="rId7" Type="http://schemas.openxmlformats.org/officeDocument/2006/relationships/endnotes" Target="endnotes.xml"/><Relationship Id="rId71" Type="http://schemas.openxmlformats.org/officeDocument/2006/relationships/hyperlink" Target="https://doi.org/10.1037/cdp0000340" TargetMode="External"/><Relationship Id="rId2" Type="http://schemas.openxmlformats.org/officeDocument/2006/relationships/numbering" Target="numbering.xml"/><Relationship Id="rId29" Type="http://schemas.openxmlformats.org/officeDocument/2006/relationships/hyperlink" Target="https://doi.org/10.1016/j.jad.2014.09.025" TargetMode="External"/><Relationship Id="rId40" Type="http://schemas.openxmlformats.org/officeDocument/2006/relationships/hyperlink" Target="https://doi.org/10.1007/s10964-019-01147-3" TargetMode="External"/><Relationship Id="rId45" Type="http://schemas.openxmlformats.org/officeDocument/2006/relationships/hyperlink" Target="https://doi.org/10.11604/pamj.2020.37.53.24994" TargetMode="External"/><Relationship Id="rId66" Type="http://schemas.openxmlformats.org/officeDocument/2006/relationships/hyperlink" Target="https://doi.org/10.1186/s13643-016-0384-4" TargetMode="External"/><Relationship Id="rId8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elainyloiola@gmail.com?subject=RIP/IJP:Effects%20of%20Sociocultural%20and%20Academic%20Factors%20on%20the%20Mental%20Health%20of%20College%20Students:%20A%20Systematic%20Review"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4388D-88C4-4CF7-BE7B-BEBB9ACBF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8690</Words>
  <Characters>49535</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20</cp:revision>
  <cp:lastPrinted>2025-03-31T17:34:00Z</cp:lastPrinted>
  <dcterms:created xsi:type="dcterms:W3CDTF">2025-02-26T16:23:00Z</dcterms:created>
  <dcterms:modified xsi:type="dcterms:W3CDTF">2025-03-31T17:45:00Z</dcterms:modified>
</cp:coreProperties>
</file>